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9A3C29">
      <w:pPr>
        <w:spacing w:line="480" w:lineRule="auto"/>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9A3C29">
      <w:pPr>
        <w:spacing w:line="480" w:lineRule="auto"/>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9A3C29">
      <w:pPr>
        <w:spacing w:line="480" w:lineRule="auto"/>
        <w:rPr>
          <w:vertAlign w:val="superscript"/>
        </w:rPr>
      </w:pPr>
    </w:p>
    <w:p w:rsidR="00426301" w:rsidRDefault="00622EC1" w:rsidP="009A3C29">
      <w:pPr>
        <w:spacing w:line="480" w:lineRule="auto"/>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9A3C29">
      <w:pPr>
        <w:spacing w:line="480" w:lineRule="auto"/>
      </w:pPr>
    </w:p>
    <w:p w:rsidR="00426301" w:rsidRDefault="00426301" w:rsidP="009A3C29">
      <w:pPr>
        <w:spacing w:line="480" w:lineRule="auto"/>
      </w:pPr>
      <w:r>
        <w:t>Abstract word count: 2</w:t>
      </w:r>
      <w:r w:rsidR="006F00F3">
        <w:t>21</w:t>
      </w:r>
    </w:p>
    <w:p w:rsidR="00426301" w:rsidRDefault="00E240CC" w:rsidP="009A3C29">
      <w:pPr>
        <w:spacing w:line="480" w:lineRule="auto"/>
      </w:pPr>
      <w:r>
        <w:t>Article</w:t>
      </w:r>
      <w:r w:rsidR="00426301">
        <w:t xml:space="preserve"> word count:</w:t>
      </w:r>
      <w:r w:rsidR="00B73579">
        <w:t xml:space="preserve"> </w:t>
      </w:r>
      <w:r w:rsidR="006F00F3">
        <w:t>5,17</w:t>
      </w:r>
      <w:r w:rsidR="00FC1461">
        <w:t>7</w:t>
      </w:r>
      <w:r w:rsidR="00DC3B2C">
        <w:t xml:space="preserve"> (including citations</w:t>
      </w:r>
      <w:r w:rsidR="00B73579">
        <w:t xml:space="preserve"> and headers</w:t>
      </w:r>
      <w:r w:rsidR="00DC3B2C">
        <w:t>)</w:t>
      </w:r>
    </w:p>
    <w:p w:rsidR="00426301" w:rsidRDefault="00426301" w:rsidP="009A3C29">
      <w:pPr>
        <w:spacing w:line="480" w:lineRule="auto"/>
      </w:pPr>
    </w:p>
    <w:p w:rsidR="00426301" w:rsidRDefault="00426301" w:rsidP="009A3C29">
      <w:pPr>
        <w:spacing w:line="480" w:lineRule="auto"/>
      </w:pPr>
      <w:r>
        <w:t xml:space="preserve">Running title: </w:t>
      </w:r>
      <w:r w:rsidR="003A3EAC">
        <w:t>Nutrient cycles revealed through genomes</w:t>
      </w:r>
    </w:p>
    <w:p w:rsidR="00426301" w:rsidRDefault="00426301" w:rsidP="00426301"/>
    <w:p w:rsidR="00426301" w:rsidRDefault="00426301"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426301" w:rsidRDefault="00426301" w:rsidP="00426301"/>
    <w:p w:rsidR="008853A5" w:rsidRDefault="00046BFF" w:rsidP="009A3C29">
      <w:pPr>
        <w:pStyle w:val="Heading1"/>
        <w:spacing w:before="0"/>
      </w:pPr>
      <w:r>
        <w:lastRenderedPageBreak/>
        <w:t>Abstract</w:t>
      </w:r>
    </w:p>
    <w:p w:rsidR="00C17572" w:rsidRPr="00395B94" w:rsidRDefault="00C17572" w:rsidP="00927BFD">
      <w:pPr>
        <w:spacing w:line="480" w:lineRule="auto"/>
        <w:jc w:val="both"/>
      </w:pPr>
      <w:r>
        <w:tab/>
      </w:r>
      <w:r w:rsidR="005C6758">
        <w:t>Although microbes</w:t>
      </w:r>
      <w:r w:rsidR="00367EC1">
        <w:t xml:space="preserve"> mediate m</w:t>
      </w:r>
      <w:r w:rsidR="00927BFD">
        <w:t>uch of the biogeochemical cycling in freshwater</w:t>
      </w:r>
      <w:r w:rsidR="00367EC1">
        <w:t xml:space="preserve">, the </w:t>
      </w:r>
      <w:r>
        <w:t xml:space="preserve">categories of carbon and nutrients currently used in models of freshwater biogeochemical cycling are too broad to be relevant on a microbial scale. </w:t>
      </w:r>
      <w:r w:rsidR="00367EC1">
        <w:t>One way to improve these models is to incorporate</w:t>
      </w:r>
      <w:r w:rsidR="00C46A39">
        <w:t xml:space="preserve"> microbial data</w:t>
      </w:r>
      <w:r>
        <w:t xml:space="preserve">. </w:t>
      </w:r>
      <w:r w:rsidR="00367EC1">
        <w:t>Here</w:t>
      </w:r>
      <w:r>
        <w:t xml:space="preserve">, we analyze both genes and genomes from </w:t>
      </w:r>
      <w:r w:rsidR="00367EC1">
        <w:t>three</w:t>
      </w:r>
      <w:r w:rsidR="004F0285">
        <w:t xml:space="preserve"> metagenomic time series and</w:t>
      </w:r>
      <w:r>
        <w:t xml:space="preserve"> propose </w:t>
      </w:r>
      <w:r w:rsidR="00C46A39">
        <w:t>specific roles</w:t>
      </w:r>
      <w:r w:rsidR="00481E13">
        <w:t xml:space="preserve"> for microbial taxa</w:t>
      </w:r>
      <w:r w:rsidR="00C46A39">
        <w:t xml:space="preserve"> in freshwater biogeochemical cycl</w:t>
      </w:r>
      <w:r w:rsidR="00927BFD">
        <w:t>es</w:t>
      </w:r>
      <w:r w:rsidR="00C46A39">
        <w:t xml:space="preserve">. Our metagenomic time series span multiple years and </w:t>
      </w:r>
      <w:r w:rsidR="00367EC1">
        <w:t>originate</w:t>
      </w:r>
      <w:r w:rsidR="00C46A39">
        <w:t xml:space="preserve"> from a eutrophic lake </w:t>
      </w:r>
      <w:r w:rsidR="0081130A">
        <w:t xml:space="preserve">(Lake Mendota) </w:t>
      </w:r>
      <w:r w:rsidR="00C46A39">
        <w:t xml:space="preserve">and a </w:t>
      </w:r>
      <w:proofErr w:type="spellStart"/>
      <w:r w:rsidR="00C46A39">
        <w:t>humic</w:t>
      </w:r>
      <w:proofErr w:type="spellEnd"/>
      <w:r w:rsidR="00C46A39">
        <w:t xml:space="preserve"> lake</w:t>
      </w:r>
      <w:r w:rsidR="0081130A">
        <w:t xml:space="preserve"> (Trout Bog Lake)</w:t>
      </w:r>
      <w:r w:rsidR="00C46A39">
        <w:t xml:space="preserve"> with</w:t>
      </w:r>
      <w:r w:rsidR="00367EC1">
        <w:t xml:space="preserve"> contrasting water chemistry. Our analysis</w:t>
      </w:r>
      <w:r w:rsidR="00C46A39">
        <w:t xml:space="preserve"> </w:t>
      </w:r>
      <w:r w:rsidR="00367EC1">
        <w:t>highlights</w:t>
      </w:r>
      <w:r w:rsidR="00C46A39">
        <w:t xml:space="preserve"> the role of polyamines in the nitrogen cycle, the diversity of diazotrophs </w:t>
      </w:r>
      <w:r w:rsidR="00367EC1">
        <w:t>between lake types,</w:t>
      </w:r>
      <w:r w:rsidR="00C46A39">
        <w:t xml:space="preserve"> </w:t>
      </w:r>
      <w:r w:rsidR="00927BFD">
        <w:t>the balance of assimilatory versus</w:t>
      </w:r>
      <w:r w:rsidR="00C46A39">
        <w:t xml:space="preserve"> dissimilatory sulfate reduction </w:t>
      </w:r>
      <w:r w:rsidR="00367EC1">
        <w:t>in freshwater, the various associations between types</w:t>
      </w:r>
      <w:r w:rsidR="00C46A39">
        <w:t xml:space="preserve"> of </w:t>
      </w:r>
      <w:proofErr w:type="spellStart"/>
      <w:r w:rsidR="00C46A39">
        <w:t>phototrophy</w:t>
      </w:r>
      <w:proofErr w:type="spellEnd"/>
      <w:r w:rsidR="00C46A39">
        <w:t xml:space="preserve"> and carbon fixation, and the density and diversity of glycoside hydrolases in freshwater microbes. </w:t>
      </w:r>
      <w:r w:rsidR="00395B94">
        <w:t>We also investigated aspects of central metabolism such as hydrogen metabolism, oxidative phosphorylation, methylotrophy, an</w:t>
      </w:r>
      <w:r w:rsidR="00367EC1">
        <w:t>d sugar degradation. Finally, by analyzing the</w:t>
      </w:r>
      <w:r w:rsidR="00395B94">
        <w:t xml:space="preserve"> dynamics over time in nitrogen fixation genes and </w:t>
      </w:r>
      <w:r w:rsidR="00395B94">
        <w:rPr>
          <w:i/>
        </w:rPr>
        <w:t xml:space="preserve">Cyanobacteria </w:t>
      </w:r>
      <w:r w:rsidR="00395B94">
        <w:t xml:space="preserve">genomes, </w:t>
      </w:r>
      <w:r w:rsidR="00367EC1">
        <w:t>we show that</w:t>
      </w:r>
      <w:r w:rsidR="00395B94">
        <w:t xml:space="preserve"> the potential for nitrogen fixation is linked to specific populations in Lake Mendota. This </w:t>
      </w:r>
      <w:r w:rsidR="004F0285">
        <w:t>work</w:t>
      </w:r>
      <w:r w:rsidR="00395B94">
        <w:t xml:space="preserve"> represents an important step towards incorporating microbial data into ecosystem models</w:t>
      </w:r>
      <w:r w:rsidR="00927BFD">
        <w:t xml:space="preserve"> and provides a better understanding of how microbes may participate in freshwater biogeochemical cycling</w:t>
      </w:r>
      <w:r w:rsidR="00395B94">
        <w:t xml:space="preserve">. </w:t>
      </w:r>
    </w:p>
    <w:p w:rsidR="009A3C29" w:rsidRDefault="00046BFF" w:rsidP="009A3C29">
      <w:pPr>
        <w:spacing w:line="480" w:lineRule="auto"/>
      </w:pPr>
      <w:r>
        <w:tab/>
      </w:r>
    </w:p>
    <w:p w:rsidR="00927BFD" w:rsidRDefault="00927BFD" w:rsidP="009A3C29">
      <w:pPr>
        <w:spacing w:line="480" w:lineRule="auto"/>
      </w:pPr>
    </w:p>
    <w:p w:rsidR="00927BFD" w:rsidRDefault="00927BFD" w:rsidP="009A3C29">
      <w:pPr>
        <w:spacing w:line="480" w:lineRule="auto"/>
      </w:pPr>
    </w:p>
    <w:p w:rsidR="009A3C29" w:rsidRDefault="009A3C29" w:rsidP="00426301"/>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481E13">
        <w:t xml:space="preserve">receive </w:t>
      </w:r>
      <w:r w:rsidRPr="00797487">
        <w:t xml:space="preserve">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Approximately half of the carbon received by freshwater ecosystems from the terrestrial landscape is emitted as carbon d</w:t>
      </w:r>
      <w:r w:rsidR="00ED08EA">
        <w:rPr>
          <w:color w:val="000000"/>
        </w:rPr>
        <w:t xml:space="preserve">ioxide (0.2 </w:t>
      </w:r>
      <w:proofErr w:type="spellStart"/>
      <w:r w:rsidR="00ED08EA">
        <w:rPr>
          <w:color w:val="000000"/>
        </w:rPr>
        <w:t>Pg</w:t>
      </w:r>
      <w:proofErr w:type="spellEnd"/>
      <w:r w:rsidR="00ED08EA">
        <w:rPr>
          <w:color w:val="000000"/>
        </w:rPr>
        <w:t xml:space="preserve"> C/year) or buried in sediments</w:t>
      </w:r>
      <w:r w:rsidR="00EE7138" w:rsidRPr="00797487">
        <w:rPr>
          <w:color w:val="000000"/>
        </w:rPr>
        <w:t xml:space="preserve"> (0.8 </w:t>
      </w:r>
      <w:proofErr w:type="spellStart"/>
      <w:r w:rsidR="00EE7138" w:rsidRPr="00797487">
        <w:rPr>
          <w:color w:val="000000"/>
        </w:rPr>
        <w:t>Pg</w:t>
      </w:r>
      <w:proofErr w:type="spellEnd"/>
      <w:r w:rsidR="00EE7138" w:rsidRPr="00797487">
        <w:rPr>
          <w:color w:val="000000"/>
        </w:rPr>
        <w:t xml:space="preserve">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xml:space="preserve">. </w:t>
      </w:r>
    </w:p>
    <w:p w:rsidR="00C66CEF" w:rsidRPr="00797487" w:rsidRDefault="00EE7138" w:rsidP="00797487">
      <w:pPr>
        <w:spacing w:line="480" w:lineRule="auto"/>
        <w:jc w:val="both"/>
      </w:pPr>
      <w:r w:rsidRPr="00797487">
        <w:rPr>
          <w:color w:val="000000"/>
        </w:rPr>
        <w:tab/>
      </w:r>
      <w:r w:rsidR="00DB1002">
        <w:t>Most</w:t>
      </w:r>
      <w:r w:rsidRPr="00797487">
        <w:t xml:space="preserve">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004F0285">
        <w:t>, yet the categories in the models and budgets used to study these cycles are too broad</w:t>
      </w:r>
      <w:r w:rsidR="008C05EA" w:rsidRPr="00797487">
        <w:t xml:space="preserve">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xml:space="preserve">, using such broad categorizations masks the complexity of microbial </w:t>
      </w:r>
      <w:r w:rsidR="00DB1002">
        <w:t>ecophysiology</w:t>
      </w:r>
      <w:r w:rsidR="008C05EA" w:rsidRPr="00797487">
        <w:t>.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w:t>
      </w:r>
      <w:r w:rsidR="004F0285">
        <w:t xml:space="preserve"> biogeochemical</w:t>
      </w:r>
      <w:r w:rsidRPr="00797487">
        <w:t xml:space="preserve"> functions is a challenging task. Previous research has investigated substrate use by freshwater taxa </w:t>
      </w:r>
      <w:r w:rsidR="00481E13">
        <w:t>in</w:t>
      </w:r>
      <w:r w:rsidRPr="00797487">
        <w:t xml:space="preserve"> cultured isolates</w:t>
      </w:r>
      <w:r w:rsidR="004F0285">
        <w:t xml:space="preserve"> and </w:t>
      </w:r>
      <w:r w:rsidR="00DB1002">
        <w:t xml:space="preserve">microscopy fluorescence in situ hybridization coupled to </w:t>
      </w:r>
      <w:proofErr w:type="spellStart"/>
      <w:r w:rsidR="00DB1002">
        <w:t>microautoradiography</w:t>
      </w:r>
      <w:proofErr w:type="spellEnd"/>
      <w:r w:rsidR="00DB1002">
        <w:t xml:space="preserve"> to detect incorporation of labeled substrates</w:t>
      </w:r>
      <w:r w:rsidR="00DB1002" w:rsidRPr="00797487">
        <w:t xml:space="preserve"> </w:t>
      </w:r>
      <w:r w:rsidR="00481E13">
        <w:t xml:space="preserve">in uncultured lineages </w:t>
      </w:r>
      <w:r w:rsidR="00797487" w:rsidRPr="00797487">
        <w:fldChar w:fldCharType="begin" w:fldLock="1"/>
      </w:r>
      <w:r w:rsidR="001C2988">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While th</w:t>
      </w:r>
      <w:r w:rsidR="004F0285">
        <w:t>ese techniques are definitive, they</w:t>
      </w:r>
      <w:r w:rsidRPr="00797487">
        <w:t xml:space="preserve"> cannot be </w:t>
      </w:r>
      <w:r w:rsidR="00751D88" w:rsidRPr="00797487">
        <w:t>scaled</w:t>
      </w:r>
      <w:r w:rsidRPr="00797487">
        <w:t xml:space="preserve"> to investigate many com</w:t>
      </w:r>
      <w:r w:rsidR="004F0285">
        <w:t>munity members simultaneously. Other research has used scalable g</w:t>
      </w:r>
      <w:r w:rsidRPr="00797487">
        <w:t xml:space="preserve">enomics techniques </w:t>
      </w:r>
      <w:r w:rsidR="004F0285">
        <w:t xml:space="preserve">to </w:t>
      </w:r>
      <w:r w:rsidR="004F0285">
        <w:lastRenderedPageBreak/>
        <w:t>link microbial taxa to predicted biogeochemical functions</w:t>
      </w:r>
      <w:r w:rsidR="00DB1002">
        <w:t xml:space="preserve">, generating </w:t>
      </w:r>
      <w:r w:rsidR="00481E13">
        <w:t>hypotheses</w:t>
      </w:r>
      <w:r w:rsidR="00DB1002">
        <w:t xml:space="preserve"> that can be tested using more targeted experiments</w:t>
      </w:r>
      <w:r w:rsidR="004F0285">
        <w:t xml:space="preserve">. </w:t>
      </w:r>
      <w:r w:rsidRPr="00797487">
        <w:t xml:space="preserve">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4F0285">
        <w:t>hwater genomes</w:t>
      </w:r>
      <w:r w:rsidR="00797487" w:rsidRPr="00797487">
        <w:t xml:space="preserve"> </w:t>
      </w:r>
      <w:r w:rsidR="00797487" w:rsidRPr="00797487">
        <w:fldChar w:fldCharType="begin" w:fldLock="1"/>
      </w:r>
      <w:r w:rsidR="00091D2B">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id":"ITEM-2","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2","issue":"5","issued":{"date-parts":[["2017","10","25"]]},"page":"e00277-17","publisher":"American Society for Microbiology Journals","title":"Ecophysiology of Freshwater Verrucomicrobia Inferred from Metagenome-Assembled Genomes.","type":"article-journal","volume":"2"},"uris":["http://www.mendeley.com/documents/?uuid=2172b2da-b70c-39ba-8603-4dfe94a01280"]},{"id":"ITEM-3","itemData":{"DOI":"10.1038/ismej.2015.260","ISSN":"1751-7362","abstract":"Tuning fresh: radiation through rewiring of central metabolism in streamlined bacteria","author":[{"dropping-particle":"","family":"Eiler","given":"Alexander","non-dropping-particle":"","parse-names":false,"suffix":""},{"dropping-particle":"","family":"Mondav","given":"Rhiannon","non-dropping-particle":"","parse-names":false,"suffix":""},{"dropping-particle":"","family":"Sinclair","given":"Lucas","non-dropping-particle":"","parse-names":false,"suffix":""},{"dropping-particle":"","family":"Fernandez-Vidal","given":"Leyden","non-dropping-particle":"","parse-names":false,"suffix":""},{"dropping-particle":"","family":"Scofield","given":"Douglas G","non-dropping-particle":"","parse-names":false,"suffix":""},{"dropping-particle":"","family":"Schwientek","given":"Patrick","non-dropping-particle":"","parse-names":false,"suffix":""},{"dropping-particle":"","family":"Martinez-Garcia","given":"Manuel","non-dropping-particle":"","parse-names":false,"suffix":""},{"dropping-particle":"","family":"Torrents","given":"David","non-dropping-particle":"","parse-names":false,"suffix":""},{"dropping-particle":"","family":"McMahon","given":"Katherine D","non-dropping-particle":"","parse-names":false,"suffix":""},{"dropping-particle":"","family":"Andersson","given":"Siv GE","non-dropping-particle":"","parse-names":false,"suffix":""},{"dropping-particle":"","family":"Stepanauskas","given":"Ramunas","non-dropping-particle":"","parse-names":false,"suffix":""},{"dropping-particle":"","family":"Woyke","given":"Tanja","non-dropping-particle":"","parse-names":false,"suffix":""},{"dropping-particle":"","family":"Bertilsson","given":"Stefan","non-dropping-particle":"","parse-names":false,"suffix":""}],"container-title":"The ISME Journal","id":"ITEM-3","issue":"8","issued":{"date-parts":[["2016","8","19"]]},"page":"1902-1914","publisher":"Nature Publishing Group","title":"Tuning fresh: radiation through rewiring of central metabolism in streamlined bacteria","type":"article-journal","volume":"10"},"uris":["http://www.mendeley.com/documents/?uuid=c6bb03a1-3ded-3f77-9c32-550899aca69a"]},{"id":"ITEM-4","itemData":{"abstract":"We present a metagenomic study of Lake Baikal (East Siberia). Two samples obtained from the water column under the ice cover (5 and 20 m deep) in March 2016 have been deep sequenced and the reads assembled to generate metagenome-assembled genomes (MAGs) that are representative of the microbes living in this special environment. Compared with freshwater bodies studied around the world, Lake Baikal had an unusually high fraction of Verrucomicrobia. Other groups, such as Actinobacteria and Proteobacteria, were in proportions similar to those found in other lakes. The genomes (and probably cells) tended to be small, presumably reflecting the extremely oligotrophic and cold prevalent conditions. Baikal microbes are novel lineages recruiting very little from other water bodies and are distantly related to other freshwater microbes. Despite their novelty, they showed the closest relationship to genomes discovered by similar approaches from other freshwater lakes and reservoirs. Some of them were particularly similar to MAGs from the Baltic Sea, which, although it is brackish , connected to the ocean, and much more eutrophic, has similar climatological conditions. Many of the microbes contained rhodopsin genes, indicating that, in spite of the decreased light penetration allowed by the thick ice/snow cover, photoheterotrophy could be widespread in the water column, either because enough light penetrates or because the microbes are already adapted to the summer ice-less conditions. We have found a freshwater SAR11 subtype I/II representative showing striking synteny with Pe-lagibacter ubique strains, as well as a phage infecting the widespread freshwater bacterium Polynucleobacter. IMPORTANCE Despite the increasing number of metagenomic studies on different freshwater bodies, there is still a missing component in oligotrophic cold lakes suffering from long seasonal frozen cycles. Here, we describe microbial ge-nomes from metagenomic assemblies that appear in the upper water column of Lake Baikal, the largest and deepest freshwater body on Earth. This lake is frozen from January to May, which generates conditions that include an inverted temperature gradient (colder up), decrease in light penetration due to ice, and, especially , snow cover, and oligotrophic conditions more similar to the open-ocean and high-altitude lakes than to other freshwater or brackish systems. As could be expected, most reconstructed genomes are novel lineages distantly related to others …","author":[{"dropping-particle":"","family":"Cabello-Yeves","given":"Pedro J","non-dropping-particle":"","parse-names":false,"suffix":""},{"dropping-particle":"","family":"Zemskaya","given":"Tamara I","non-dropping-particle":"","parse-names":false,"suffix":""},{"dropping-particle":"","family":"Rosselli","given":"Riccardo","non-dropping-particle":"","parse-names":false,"suffix":""},{"dropping-particle":"","family":"Coutinho","given":"Felipe H","non-dropping-particle":"","parse-names":false,"suffix":""},{"dropping-particle":"","family":"Zakharenko","given":"Alexandra S","non-dropping-particle":"","parse-names":false,"suffix":""},{"dropping-particle":"V","family":"Blinov","given":"Vadim","non-dropping-particle":"","parse-names":false,"suffix":""},{"dropping-particle":"","family":"Rodriguez-Valera","given":"Francisco","non-dropping-particle":"","parse-names":false,"suffix":""},{"dropping-particle":"","family":"Drake","given":"Harold L","non-dropping-particle":"","parse-names":false,"suffix":""}],"id":"ITEM-4","issued":{"date-parts":[["2018"]]},"number-of-pages":"2132-2149","title":"Genomes of Novel Microbial Lineages Assembled from the Sub-Ice Waters of Lake Baikal ENVIRONMENTAL MICROBIOLOGY crossm Downloaded from","type":"report","volume":"84"},"uris":["http://www.mendeley.com/documents/?uuid=82bcb054-89ff-3239-bf3d-e8add5e0fe67"]},{"id":"ITEM-5","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5","issue":"11","issued":{"date-parts":[["2015"]]},"page":"2442-2453","publisher":"Nature Publishing Group","title":"The ecology of pelagic freshwater methylotrophs assessed by a high-resolution monitoring and isolation campaign","type":"article-journal","volume":"9"},"uris":["http://www.mendeley.com/documents/?uuid=8c05250e-47c2-4a3d-86e4-478c82772027"]}],"mendeley":{"formattedCitation":"(Salcher et al., 2015; Eiler et al., 2016; Hamilton et al., 2017; He et al., 2017; Cabello-Yeves et al., 2018)","plainTextFormattedCitation":"(Salcher et al., 2015; Eiler et al., 2016; Hamilton et al., 2017; He et al., 2017; Cabello-Yeves et al., 2018)","previouslyFormattedCitation":"(Salcher et al., 2015; Eiler et al., 2016; Hamilton et al., 2017; He et al., 2017; Cabello-Yeves et al., 2018)"},"properties":{"noteIndex":0},"schema":"https://github.com/citation-style-language/schema/raw/master/csl-citation.json"}</w:instrText>
      </w:r>
      <w:r w:rsidR="00797487" w:rsidRPr="00797487">
        <w:fldChar w:fldCharType="separate"/>
      </w:r>
      <w:r w:rsidR="00091D2B" w:rsidRPr="00091D2B">
        <w:rPr>
          <w:noProof/>
        </w:rPr>
        <w:t>(Salcher et al., 2015; Eiler et al., 2016; Hamilton et al., 2017; He et al., 2017; Cabello-Yeves et al., 2018)</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w:t>
      </w:r>
      <w:r w:rsidR="00210615">
        <w:t>d</w:t>
      </w:r>
      <w:r w:rsidRPr="00797487">
        <w:t xml:space="preserve"> insights from both genes and genomes in </w:t>
      </w:r>
      <w:r w:rsidR="00210615">
        <w:t>three</w:t>
      </w:r>
      <w:r w:rsidRPr="00797487">
        <w:t xml:space="preserve"> freshwater metagenomic time series</w:t>
      </w:r>
      <w:r w:rsidR="00ED08EA">
        <w:t xml:space="preserve"> to link function to taxonomy</w:t>
      </w:r>
      <w:r w:rsidRPr="00797487">
        <w:t xml:space="preserve"> at the community level.</w:t>
      </w:r>
      <w:r w:rsidR="003C46E1" w:rsidRPr="00797487">
        <w:t xml:space="preserve"> Our metagenomic time series include</w:t>
      </w:r>
      <w:r w:rsidR="00210615">
        <w:t>d</w:t>
      </w:r>
      <w:r w:rsidR="003C46E1" w:rsidRPr="00797487">
        <w:t xml:space="preserve"> multiple years of sampling for microbial DNA from two lakes in Wisconsin, USA: Lake Mendota, a large eutrophic lake, and Trout Bog</w:t>
      </w:r>
      <w:r w:rsidR="00DB1002">
        <w:t xml:space="preserve"> Lake</w:t>
      </w:r>
      <w:r w:rsidR="003C46E1" w:rsidRPr="00797487">
        <w:t xml:space="preserve">, a small </w:t>
      </w:r>
      <w:proofErr w:type="spellStart"/>
      <w:r w:rsidR="003C46E1" w:rsidRPr="00797487">
        <w:t>humic</w:t>
      </w:r>
      <w:proofErr w:type="spellEnd"/>
      <w:r w:rsidR="003C46E1" w:rsidRPr="00797487">
        <w:t xml:space="preserve"> lake. Lake Mendota and Trout Bog </w:t>
      </w:r>
      <w:r w:rsidR="00DB1002">
        <w:t xml:space="preserve">Lake </w:t>
      </w:r>
      <w:r w:rsidR="003C46E1" w:rsidRPr="00797487">
        <w:t>are ideal sites for comparative time series metagenomics because</w:t>
      </w:r>
      <w:r w:rsidR="00210615">
        <w:t xml:space="preserve"> of</w:t>
      </w:r>
      <w:r w:rsidR="003C46E1" w:rsidRPr="00797487">
        <w:t xml:space="preserve"> </w:t>
      </w:r>
      <w:r w:rsidR="00210615" w:rsidRPr="00797487">
        <w:t xml:space="preserve">their contrasting limnological attributes </w:t>
      </w:r>
      <w:r w:rsidR="00210615">
        <w:t>and</w:t>
      </w:r>
      <w:r w:rsidR="003C46E1" w:rsidRPr="00797487">
        <w:t xml:space="preserve">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210615">
        <w:t xml:space="preserve">) (Table 1, Table S1). </w:t>
      </w:r>
      <w:r w:rsidR="00DB1002">
        <w:t>They have also been the subjects of many prior efforts to document and understand freshwater bacterial community diversity and dynamics</w:t>
      </w:r>
      <w:r w:rsidR="00091D2B">
        <w:t xml:space="preserve"> </w:t>
      </w:r>
      <w:r w:rsidR="00091D2B">
        <w:fldChar w:fldCharType="begin" w:fldLock="1"/>
      </w:r>
      <w:r w:rsidR="00091D2B">
        <w:instrText>ADDIN CSL_CITATION {"citationItems":[{"id":"ITEM-1","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1","issue":"3","issued":{"date-parts":[["2017"]]},"page":"1-15","title":"Bacterial Community Composition and Dynamics Spanning Five Years in Freshwater Bog Lakes","type":"article-journal","volume":"2"},"uris":["http://www.mendeley.com/documents/?uuid=23a98f63-1265-4ac3-b086-42bf96d54594"]},{"id":"ITEM-2","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2","issued":{"date-parts":[["2017","9","26"]]},"page":"e3812","publisher":"PeerJ Inc.","title":"Ananke: temporal clustering reveals ecological dynamics of microbial communities","type":"article-journal","volume":"5"},"uris":["http://www.mendeley.com/documents/?uuid=9663bd11-da4c-3103-a5c5-1f1c7c2c37d1"]},{"id":"ITEM-3","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3","issue":"2","issued":{"date-parts":[["2007","3","1"]]},"page":"487-494","publisher":"Wiley-Blackwell","title":"Interannual dynamics and phenology of bacterial communities in a eutrophic lake","type":"article-journal","volume":"52"},"uris":["http://www.mendeley.com/documents/?uuid=457ceee2-c93f-3384-89a6-7dd80f67bbc0"]}],"mendeley":{"formattedCitation":"(Shade et al., 2007; Linz et al., 2017; Hall et al., 2017)","plainTextFormattedCitation":"(Shade et al., 2007; Linz et al., 2017; Hall et al., 2017)","previouslyFormattedCitation":"(Shade et al., 2007; Linz et al., 2017; Hall et al., 2017)"},"properties":{"noteIndex":0},"schema":"https://github.com/citation-style-language/schema/raw/master/csl-citation.json"}</w:instrText>
      </w:r>
      <w:r w:rsidR="00091D2B">
        <w:fldChar w:fldCharType="separate"/>
      </w:r>
      <w:r w:rsidR="00091D2B" w:rsidRPr="00091D2B">
        <w:rPr>
          <w:noProof/>
        </w:rPr>
        <w:t>(Shade et al., 2007; Linz et al., 2017; Hall et al., 2017)</w:t>
      </w:r>
      <w:r w:rsidR="00091D2B">
        <w:fldChar w:fldCharType="end"/>
      </w:r>
      <w:r w:rsidR="00DB1002">
        <w:t xml:space="preserve">. </w:t>
      </w:r>
      <w:r w:rsidR="00210615">
        <w:t>We described</w:t>
      </w:r>
      <w:r w:rsidR="003C46E1" w:rsidRPr="00797487">
        <w:t xml:space="preserve"> both predicted pathways in metagenome-assembled genomes (MAGs) and the distributions of functional marker genes to provide a comprehensive overview of microbially-mediated biogeochemical cycling in </w:t>
      </w:r>
      <w:r w:rsidR="00ED08EA">
        <w:t xml:space="preserve">these </w:t>
      </w:r>
      <w:r w:rsidR="003C46E1" w:rsidRPr="00797487">
        <w:t>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Mendota, as well as the high prevalence of genes related to polyamines, </w:t>
      </w:r>
      <w:r w:rsidR="00DB1002">
        <w:t xml:space="preserve">which are </w:t>
      </w:r>
      <w:r w:rsidR="00862FC8" w:rsidRPr="00797487">
        <w:t xml:space="preserve">proposed to be an important component of the dissolved organic nitrogen pool. We observed that assimilatory sulfate reduction pathways were encoded more frequently than </w:t>
      </w:r>
      <w:r w:rsidR="00862FC8" w:rsidRPr="00797487">
        <w:lastRenderedPageBreak/>
        <w:t xml:space="preserve">dissimilatory sulfate reduction pathways, in contrast to what is thought to be the case in marine systems. We split the broader category of primary production into different types of </w:t>
      </w:r>
      <w:proofErr w:type="spellStart"/>
      <w:r w:rsidR="00862FC8" w:rsidRPr="00797487">
        <w:t>phototrophy</w:t>
      </w:r>
      <w:proofErr w:type="spellEnd"/>
      <w:r w:rsidR="00862FC8" w:rsidRPr="00797487">
        <w:t xml:space="preserve">, including photosynthesis performed by Cyanobacteria, green sulfur bacteria, and aerobic anoxygenic phototrophs, and analyzed their associated carbon fixation pathways (when present). Using annotations of carbohydrate-active enzymes, we compared the potential for </w:t>
      </w:r>
      <w:r w:rsidR="00210615">
        <w:t>complex carbon degradation and describe</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To compare more basic properties of freshwater microbes, we assess</w:t>
      </w:r>
      <w:r w:rsidR="00210615">
        <w:t xml:space="preserve">ed differences between lakes in </w:t>
      </w:r>
      <w:r w:rsidR="00F851C8" w:rsidRPr="00797487">
        <w:t xml:space="preserve">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Samples were collected from Lake Mendota and Trout Bog</w:t>
      </w:r>
      <w:r w:rsidR="005828EF">
        <w:t xml:space="preserve"> Lake</w:t>
      </w:r>
      <w:r w:rsidRPr="00797487">
        <w:t xml:space="preserve">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Briefly, integrated samples of the water column were collected during the ice-free periods of 2007-2009 in Trout Bog and 2008-2012 in Mendota. In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w:t>
      </w:r>
      <w:proofErr w:type="spellStart"/>
      <w:r w:rsidRPr="00797487">
        <w:t>polyethersulfone</w:t>
      </w:r>
      <w:proofErr w:type="spellEnd"/>
      <w:r w:rsidRPr="00797487">
        <w:t xml:space="preserve"> </w:t>
      </w:r>
      <w:proofErr w:type="spellStart"/>
      <w:r w:rsidRPr="00797487">
        <w:t>Supor</w:t>
      </w:r>
      <w:proofErr w:type="spellEnd"/>
      <w:r w:rsidRPr="00797487">
        <w:t xml:space="preserve"> filters (Pall Corp., Port Washington, NY, </w:t>
      </w:r>
      <w:r w:rsidRPr="00797487">
        <w:lastRenderedPageBreak/>
        <w:t xml:space="preserve">USA). Filters were stored at -80C until extraction using the </w:t>
      </w:r>
      <w:proofErr w:type="spellStart"/>
      <w:r w:rsidRPr="00797487">
        <w:t>FastDNA</w:t>
      </w:r>
      <w:proofErr w:type="spellEnd"/>
      <w:r w:rsidRPr="00797487">
        <w:t xml:space="preserve"> </w:t>
      </w:r>
      <w:r w:rsidR="00702D24" w:rsidRPr="00797487">
        <w:t xml:space="preserve">Spin </w:t>
      </w:r>
      <w:r w:rsidRPr="00797487">
        <w:t>Kit (MP Biomedicals, Burlingame, CA, USA)</w:t>
      </w:r>
      <w:r w:rsidR="005828EF">
        <w:t xml:space="preserve"> with minor modifications</w:t>
      </w:r>
      <w:r w:rsidR="00091D2B">
        <w:t xml:space="preserve"> </w:t>
      </w:r>
      <w:r w:rsidR="00091D2B">
        <w:fldChar w:fldCharType="begin" w:fldLock="1"/>
      </w:r>
      <w:r w:rsidR="00402428">
        <w:instrText>ADDIN CSL_CITATION {"citationItems":[{"id":"ITEM-1","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1","issue":"2","issued":{"date-parts":[["2007","3","1"]]},"page":"487-494","publisher":"Wiley-Blackwell","title":"Interannual dynamics and phenology of bacterial communities in a eutrophic lake","type":"article-journal","volume":"52"},"uris":["http://www.mendeley.com/documents/?uuid=457ceee2-c93f-3384-89a6-7dd80f67bbc0"]}],"mendeley":{"formattedCitation":"(Shade et al., 2007)","plainTextFormattedCitation":"(Shade et al., 2007)","previouslyFormattedCitation":"(Shade et al., 2007)"},"properties":{"noteIndex":0},"schema":"https://github.com/citation-style-language/schema/raw/master/csl-citation.json"}</w:instrText>
      </w:r>
      <w:r w:rsidR="00091D2B">
        <w:fldChar w:fldCharType="separate"/>
      </w:r>
      <w:r w:rsidR="00091D2B" w:rsidRPr="00091D2B">
        <w:rPr>
          <w:noProof/>
        </w:rPr>
        <w:t>(Shade et al., 2007)</w:t>
      </w:r>
      <w:r w:rsidR="00091D2B">
        <w:fldChar w:fldCharType="end"/>
      </w:r>
      <w:r w:rsidRPr="00797487">
        <w:t>.</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w:t>
      </w:r>
      <w:proofErr w:type="spellStart"/>
      <w:r w:rsidRPr="00797487">
        <w:t>HiSeq</w:t>
      </w:r>
      <w:proofErr w:type="spellEnd"/>
      <w:r w:rsidRPr="00797487">
        <w:t xml:space="preserve">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 xml:space="preserve">sequenced using the Illumina </w:t>
      </w:r>
      <w:proofErr w:type="spellStart"/>
      <w:r w:rsidRPr="00797487">
        <w:t>TruSeq</w:t>
      </w:r>
      <w:proofErr w:type="spellEnd"/>
      <w:r w:rsidRPr="00797487">
        <w:t xml:space="preserve"> protocol on the Illumina </w:t>
      </w:r>
      <w:proofErr w:type="spellStart"/>
      <w:r w:rsidRPr="00797487">
        <w:t>GAIIx</w:t>
      </w:r>
      <w:proofErr w:type="spellEnd"/>
      <w:r w:rsidRPr="00797487">
        <w:t xml:space="preserve"> platform</w:t>
      </w:r>
      <w:r w:rsidR="00720388" w:rsidRPr="00797487">
        <w:t>; all samples were sequenced using paired ends with</w:t>
      </w:r>
      <w:r w:rsidR="00C25D9B">
        <w:t xml:space="preserve"> read lengths of 150 base pairs</w:t>
      </w:r>
      <w:r w:rsidRPr="00797487">
        <w:t xml:space="preserve"> </w:t>
      </w:r>
      <w:r w:rsidR="00C25D9B">
        <w:t>(Data S1)</w:t>
      </w:r>
      <w:r w:rsidR="00A917DD" w:rsidRPr="00797487">
        <w:t xml:space="preserve">.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5828EF">
        <w:t xml:space="preserve"> These</w:t>
      </w:r>
      <w:r w:rsidR="00CC48A4" w:rsidRPr="00797487">
        <w:t xml:space="preserve"> data</w:t>
      </w:r>
      <w:r w:rsidR="005828EF">
        <w:t>sets are</w:t>
      </w:r>
      <w:r w:rsidR="00CC48A4" w:rsidRPr="00797487">
        <w:t xml:space="preserve"> available under </w:t>
      </w:r>
      <w:r w:rsidR="002E05D5" w:rsidRPr="00797487">
        <w:t xml:space="preserve">DOE JGI </w:t>
      </w:r>
      <w:r w:rsidR="00CC48A4" w:rsidRPr="00797487">
        <w:t>project IDs 1078703 and 1018581 for Trout Bog and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xml:space="preserve">. Samples from Mendota were sequenced on an Illumina </w:t>
      </w:r>
      <w:proofErr w:type="spellStart"/>
      <w:r w:rsidR="00A87224" w:rsidRPr="00797487">
        <w:t>MiSeq</w:t>
      </w:r>
      <w:proofErr w:type="spellEnd"/>
      <w:r w:rsidR="00A87224" w:rsidRPr="00797487">
        <w:t>,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w:t>
      </w:r>
      <w:proofErr w:type="spellStart"/>
      <w:r w:rsidR="00D66DE0" w:rsidRPr="00797487">
        <w:t>mothur</w:t>
      </w:r>
      <w:proofErr w:type="spellEnd"/>
      <w:r w:rsidR="00D66DE0" w:rsidRPr="00797487">
        <w:t xml:space="preserve">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w:t>
      </w:r>
      <w:proofErr w:type="spellStart"/>
      <w:r w:rsidR="00D66DE0" w:rsidRPr="00797487">
        <w:t>Unclustered</w:t>
      </w:r>
      <w:proofErr w:type="spellEnd"/>
      <w:r w:rsidR="00025EB1">
        <w:t>,</w:t>
      </w:r>
      <w:r w:rsidR="00D66DE0" w:rsidRPr="00797487">
        <w:t xml:space="preserve"> unique sequences were </w:t>
      </w:r>
      <w:r w:rsidR="00003A33" w:rsidRPr="00797487">
        <w:t>classified</w:t>
      </w:r>
      <w:r w:rsidR="00D66DE0" w:rsidRPr="00797487">
        <w:t xml:space="preserve"> using </w:t>
      </w:r>
      <w:r w:rsidR="00C854FD" w:rsidRPr="00797487">
        <w:t xml:space="preserve">a custom </w:t>
      </w:r>
      <w:r w:rsidR="00C854FD" w:rsidRPr="00797487">
        <w:lastRenderedPageBreak/>
        <w:t>database of freshwater 16S</w:t>
      </w:r>
      <w:r w:rsidR="00025EB1">
        <w:t xml:space="preserve"> rRNA gene</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w:t>
      </w:r>
      <w:proofErr w:type="spellStart"/>
      <w:r w:rsidR="00D66DE0" w:rsidRPr="00797487">
        <w:t>Greengenes</w:t>
      </w:r>
      <w:proofErr w:type="spellEnd"/>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w:t>
      </w:r>
      <w:proofErr w:type="spellStart"/>
      <w:r w:rsidR="00003A33" w:rsidRPr="00797487">
        <w:t>TaxAss</w:t>
      </w:r>
      <w:proofErr w:type="spellEnd"/>
      <w:r w:rsidR="00003A33" w:rsidRPr="00797487">
        <w:t xml:space="preserve"> </w:t>
      </w:r>
      <w:r w:rsidR="00003A33" w:rsidRPr="00797487">
        <w:fldChar w:fldCharType="begin" w:fldLock="1"/>
      </w:r>
      <w:r w:rsidR="00AB5EA3">
        <w:instrText>ADDIN CSL_CITATION {"citationItems":[{"id":"ITEM-1","itemData":{"DOI":"10.1128/mSphere.00327-18","ISSN":"2379-5042","PMID":"30185512","abstract":"&lt;p&g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lt;/p&gt;","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mSphere","editor":[{"dropping-particle":"","family":"Rodrigues","given":"Jorge M.","non-dropping-particle":"","parse-names":false,"suffix":""}],"id":"ITEM-1","issue":"5","issued":{"date-parts":[["2018","9","5"]]},"title":"TaxAss: Leveraging a Custom Freshwater Database Achieves Fine-Scale Taxonomic Resolution","type":"article-journal","volume":"3"},"uris":["http://www.mendeley.com/documents/?uuid=515f44e8-4ab5-368d-a801-6efeb96d2c29"]}],"mendeley":{"formattedCitation":"(Rohwer et al., 2018)","plainTextFormattedCitation":"(Rohwer et al., 2018)","previouslyFormattedCitation":"(Rohwer et al., 2018)"},"properties":{"noteIndex":0},"schema":"https://github.com/citation-style-language/schema/raw/master/csl-citation.json"}</w:instrText>
      </w:r>
      <w:r w:rsidR="00003A33" w:rsidRPr="00797487">
        <w:fldChar w:fldCharType="separate"/>
      </w:r>
      <w:r w:rsidR="00025EB1" w:rsidRPr="00025EB1">
        <w:rPr>
          <w:noProof/>
        </w:rPr>
        <w:t>(Rohwer et al., 2018)</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00025EB1">
        <w:t xml:space="preserve"> (Table S2)</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w:t>
      </w:r>
      <w:proofErr w:type="spellStart"/>
      <w:r w:rsidR="00D81AA1" w:rsidRPr="00797487">
        <w:t>mer</w:t>
      </w:r>
      <w:proofErr w:type="spellEnd"/>
      <w:r w:rsidR="00D81AA1" w:rsidRPr="00797487">
        <w:t xml:space="preserve">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w:t>
      </w:r>
      <w:proofErr w:type="spellStart"/>
      <w:r w:rsidRPr="00797487">
        <w:t>Minimus</w:t>
      </w:r>
      <w:proofErr w:type="spellEnd"/>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0 with a single k-</w:t>
      </w:r>
      <w:proofErr w:type="spellStart"/>
      <w:r w:rsidR="00D81AA1" w:rsidRPr="00797487">
        <w:t>mer</w:t>
      </w:r>
      <w:proofErr w:type="spellEnd"/>
      <w:r w:rsidR="00D81AA1" w:rsidRPr="00797487">
        <w:t xml:space="preserve">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 xml:space="preserve">Contigs from the combined assemblies were binned using </w:t>
      </w:r>
      <w:proofErr w:type="spellStart"/>
      <w:r w:rsidRPr="00797487">
        <w:t>MetaB</w:t>
      </w:r>
      <w:r w:rsidR="00180B02" w:rsidRPr="00797487">
        <w:t>AT</w:t>
      </w:r>
      <w:proofErr w:type="spellEnd"/>
      <w:r w:rsidR="001D1459" w:rsidRPr="00797487">
        <w:t xml:space="preserve"> (-</w:t>
      </w:r>
      <w:proofErr w:type="spellStart"/>
      <w:r w:rsidR="001D1459" w:rsidRPr="00797487">
        <w:t>veryspecific</w:t>
      </w:r>
      <w:proofErr w:type="spellEnd"/>
      <w:r w:rsidR="001D1459" w:rsidRPr="00797487">
        <w:t xml:space="preserve">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ED08EA">
        <w:t>from individual</w:t>
      </w:r>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and contamination/redundancy</w:t>
      </w:r>
      <w:r w:rsidRPr="00797487">
        <w:t xml:space="preserve"> was estimated based on the presence of a core set of genes with </w:t>
      </w:r>
      <w:proofErr w:type="spellStart"/>
      <w:r w:rsidRPr="00797487">
        <w:t>CheckM</w:t>
      </w:r>
      <w:proofErr w:type="spellEnd"/>
      <w:r w:rsidRPr="00797487">
        <w:t xml:space="preserve">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w:t>
      </w:r>
      <w:r w:rsidR="00ED08EA">
        <w:t xml:space="preserve">taxonomically </w:t>
      </w:r>
      <w:r w:rsidRPr="00797487">
        <w:t xml:space="preserve">classified using </w:t>
      </w:r>
      <w:proofErr w:type="spellStart"/>
      <w:r w:rsidRPr="00797487">
        <w:t>Phylosift</w:t>
      </w:r>
      <w:proofErr w:type="spellEnd"/>
      <w:r w:rsidRPr="00797487">
        <w:t xml:space="preserve">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r w:rsidR="00025EB1">
        <w:t xml:space="preserve"> </w:t>
      </w:r>
      <w:r w:rsidR="00ED08EA">
        <w:t>As recommended by Bowers et</w:t>
      </w:r>
      <w:r w:rsidR="00B05AB8">
        <w:t xml:space="preserve"> </w:t>
      </w:r>
      <w:r w:rsidR="00ED08EA">
        <w:t>al., 2017, o</w:t>
      </w:r>
      <w:r w:rsidR="00025EB1" w:rsidRPr="002C4D58">
        <w:t xml:space="preserve">nly MAGs </w:t>
      </w:r>
      <w:r w:rsidR="00025EB1">
        <w:t xml:space="preserve">that were </w:t>
      </w:r>
      <w:r w:rsidR="00025EB1" w:rsidRPr="002C4D58">
        <w:t xml:space="preserve">at least </w:t>
      </w:r>
      <w:r w:rsidR="00DE614B">
        <w:t xml:space="preserve">approximately </w:t>
      </w:r>
      <w:r w:rsidR="00025EB1" w:rsidRPr="002C4D58">
        <w:t>50% complete with less than 10% estimated contamination</w:t>
      </w:r>
      <w:r w:rsidR="005828EF">
        <w:t>/redundancy</w:t>
      </w:r>
      <w:r w:rsidR="00025EB1" w:rsidRPr="002C4D58">
        <w:t xml:space="preserve"> (meeting </w:t>
      </w:r>
      <w:r w:rsidR="00025EB1" w:rsidRPr="002C4D58">
        <w:lastRenderedPageBreak/>
        <w:t>the MIMARKS definition of a medium</w:t>
      </w:r>
      <w:r w:rsidR="00025EB1">
        <w:t xml:space="preserve"> or high</w:t>
      </w:r>
      <w:r w:rsidR="00025EB1" w:rsidRPr="002C4D58">
        <w:t xml:space="preserve"> qu</w:t>
      </w:r>
      <w:r w:rsidR="00ED08EA">
        <w:t xml:space="preserve">ality MAG) </w:t>
      </w:r>
      <w:r w:rsidR="005828EF">
        <w:fldChar w:fldCharType="begin" w:fldLock="1"/>
      </w:r>
      <w:r w:rsidR="005828EF">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5828EF">
        <w:fldChar w:fldCharType="separate"/>
      </w:r>
      <w:r w:rsidR="005828EF" w:rsidRPr="001D2345">
        <w:rPr>
          <w:noProof/>
        </w:rPr>
        <w:t>(Bowers et al., 2017)</w:t>
      </w:r>
      <w:r w:rsidR="005828EF">
        <w:fldChar w:fldCharType="end"/>
      </w:r>
      <w:r w:rsidR="005828EF">
        <w:t xml:space="preserve"> </w:t>
      </w:r>
      <w:r w:rsidR="00ED08EA">
        <w:t>were included in the</w:t>
      </w:r>
      <w:r w:rsidR="00025EB1" w:rsidRPr="002C4D58">
        <w:t xml:space="preserve"> study. </w:t>
      </w:r>
    </w:p>
    <w:p w:rsidR="002D0511" w:rsidRPr="00797487" w:rsidRDefault="002D0511" w:rsidP="00E55A24">
      <w:pPr>
        <w:spacing w:line="480" w:lineRule="auto"/>
        <w:ind w:firstLine="720"/>
        <w:jc w:val="both"/>
      </w:pPr>
      <w:r>
        <w:t xml:space="preserve">A total of 193 medium to high quality bacterial MAGs were recovered from the three combined time series metagenomes in Trout Bog and Mendota: 99 from Mendota, 31 from Trout Bog’s epilimnion, and 63 from </w:t>
      </w:r>
      <w:r w:rsidR="005A48DD">
        <w:t>Trout Bog’s hypolimnion (Data S2</w:t>
      </w:r>
      <w:r>
        <w:t xml:space="preserve">). These population genomes ranged in estimated completeness from 50 to 99% based on </w:t>
      </w:r>
      <w:proofErr w:type="spellStart"/>
      <w:r>
        <w:t>CheckM</w:t>
      </w:r>
      <w:proofErr w:type="spellEnd"/>
      <w:r>
        <w:t xml:space="preserve"> estimate</w:t>
      </w:r>
      <w:r w:rsidR="00C25D9B">
        <w:t>s</w:t>
      </w:r>
      <w:r>
        <w:t>. Several MAGs from Trout Bog’s epilimnion and hypolimnion appeared to belong to the same population based on average nucleotide identities greater than 99% calculated using D</w:t>
      </w:r>
      <w:r w:rsidR="005A48DD">
        <w:t>OE JGI’s ANI calculator (Data S3</w:t>
      </w:r>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Default="00C50BFC" w:rsidP="003D2AF1">
      <w:pPr>
        <w:spacing w:line="480" w:lineRule="auto"/>
        <w:ind w:firstLine="720"/>
        <w:jc w:val="both"/>
      </w:pPr>
      <w:r w:rsidRPr="00797487">
        <w:t xml:space="preserve">To analyze functional marker genes in the unassembled, </w:t>
      </w:r>
      <w:proofErr w:type="spellStart"/>
      <w:r w:rsidRPr="00797487">
        <w:t>unpooled</w:t>
      </w:r>
      <w:proofErr w:type="spellEnd"/>
      <w:r w:rsidRPr="00797487">
        <w:t xml:space="preserve"> metagenomes, we used a cu</w:t>
      </w:r>
      <w:r w:rsidR="001D1459" w:rsidRPr="00797487">
        <w:t>rated</w:t>
      </w:r>
      <w:r w:rsidRPr="00797487">
        <w:t xml:space="preserve"> database of refe</w:t>
      </w:r>
      <w:r w:rsidR="005A48DD">
        <w:t>rence protein sequences (Data S4</w:t>
      </w:r>
      <w:r w:rsidRPr="00797487">
        <w:t>)</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This analysis was conducted on merged reads. The protein sequences and</w:t>
      </w:r>
      <w:r w:rsidR="00C25D9B">
        <w:t xml:space="preserve"> ORFs were compared using </w:t>
      </w:r>
      <w:proofErr w:type="spellStart"/>
      <w:r w:rsidR="00C25D9B">
        <w:t>BLASTx</w:t>
      </w:r>
      <w:proofErr w:type="spellEnd"/>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Read abundance was normalized by metagenome size for plotting. We chose to perform this analysis because gene content in unassembled metagenomes is likely more quantitative and more representative of the entire microbial community than gene content in the MAGs</w:t>
      </w:r>
      <w:r w:rsidR="005828EF">
        <w:t>, due to limitations of assembly and binning algorithms</w:t>
      </w:r>
      <w:r w:rsidRPr="00797487">
        <w:t>.</w:t>
      </w:r>
    </w:p>
    <w:p w:rsidR="00842DE0" w:rsidRPr="00797487" w:rsidRDefault="00842DE0" w:rsidP="003D2AF1">
      <w:pPr>
        <w:spacing w:line="480" w:lineRule="auto"/>
        <w:ind w:firstLine="720"/>
        <w:jc w:val="both"/>
      </w:pPr>
      <w:r>
        <w:t xml:space="preserve">These comparisons were run between the </w:t>
      </w:r>
      <w:proofErr w:type="spellStart"/>
      <w:r>
        <w:t>epilimnia</w:t>
      </w:r>
      <w:proofErr w:type="spellEnd"/>
      <w:r>
        <w:t xml:space="preserve"> of Trout Bog and Mendota, and between the epilimnion and hypolimnion of Trout Bog. We did not compare </w:t>
      </w:r>
      <w:r w:rsidR="005828EF">
        <w:t xml:space="preserve">Mendota’s epilimnion </w:t>
      </w:r>
      <w:r>
        <w:lastRenderedPageBreak/>
        <w:t>to Trout Bog</w:t>
      </w:r>
      <w:r w:rsidR="005828EF">
        <w:t>’s hypolimnion</w:t>
      </w:r>
      <w:r>
        <w:t>,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in R with a Bonferroni correction for multiple pairwise testing.</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C25D9B">
        <w:t xml:space="preserve">Putative pathway </w:t>
      </w:r>
      <w:proofErr w:type="spellStart"/>
      <w:r w:rsidR="00C25D9B">
        <w:t>presen</w:t>
      </w:r>
      <w:proofErr w:type="spellEnd"/>
      <w:r w:rsidR="00B32BF2">
        <w:t xml:space="preserve"> was aggregated by lake and phylum in order to link potential functions identified in the metagenomes to taxonomic groups that may perform those functions in each lake.</w:t>
      </w:r>
      <w:r w:rsidRPr="002C4D58">
        <w:t xml:space="preserve"> Glycoside hydrolases were </w:t>
      </w:r>
      <w:r w:rsidR="00AB5EA3">
        <w:t>identified</w:t>
      </w:r>
      <w:r w:rsidRPr="002C4D58">
        <w:t xml:space="preserve"> using dbCAN</w:t>
      </w:r>
      <w:r w:rsidR="007E6641">
        <w:t>2</w:t>
      </w:r>
      <w:r w:rsidR="00AB5EA3">
        <w:t>’s implementation of HMMER</w:t>
      </w:r>
      <w:r w:rsidR="00832F7B" w:rsidRPr="002C4D58">
        <w:t xml:space="preserve"> </w:t>
      </w:r>
      <w:r w:rsidR="00832F7B" w:rsidRPr="002C4D58">
        <w:fldChar w:fldCharType="begin" w:fldLock="1"/>
      </w:r>
      <w:r w:rsidR="001B167B">
        <w:instrText>ADDIN CSL_CITATION {"citationItems":[{"id":"ITEM-1","itemData":{"DOI":"10.1093/nar/gky418","ISSN":"0305-1048","PMID":"29771380","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author":[{"dropping-particle":"","family":"Zhang","given":"Han","non-dropping-particle":"","parse-names":false,"suffix":""},{"dropping-particle":"","family":"Yohe","given":"Tanner","non-dropping-particle":"","parse-names":false,"suffix":""},{"dropping-particle":"","family":"Huang","given":"Le","non-dropping-particle":"","parse-names":false,"suffix":""},{"dropping-particle":"","family":"Entwistle","given":"Sarah","non-dropping-particle":"","parse-names":false,"suffix":""},{"dropping-particle":"","family":"Wu","given":"Peizhi","non-dropping-particle":"","parse-names":false,"suffix":""},{"dropping-particle":"","family":"Yang","given":"Zhenglu","non-dropping-particle":"","parse-names":false,"suffix":""},{"dropping-particle":"","family":"Busk","given":"Peter K","non-dropping-particle":"","parse-names":false,"suffix":""},{"dropping-particle":"","family":"Xu","given":"Ying","non-dropping-particle":"","parse-names":false,"suffix":""},{"dropping-particle":"","family":"Yin","given":"Yanbin","non-dropping-particle":"","parse-names":false,"suffix":""}],"container-title":"Nucleic Acids Research","id":"ITEM-1","issue":"W1","issued":{"date-parts":[["2018","7","2"]]},"page":"W95-W101","title":"dbCAN2: a meta server for automated carbohydrate-active enzyme annotation","type":"article-journal","volume":"46"},"uris":["http://www.mendeley.com/documents/?uuid=7bef8ab7-5d9e-3ece-960f-0ef38c79d693"]}],"mendeley":{"formattedCitation":"(Zhang et al., 2018)","plainTextFormattedCitation":"(Zhang et al., 2018)","previouslyFormattedCitation":"(Zhang et al., 2018)"},"properties":{"noteIndex":0},"schema":"https://github.com/citation-style-language/schema/raw/master/csl-citation.json"}</w:instrText>
      </w:r>
      <w:r w:rsidR="00832F7B" w:rsidRPr="002C4D58">
        <w:fldChar w:fldCharType="separate"/>
      </w:r>
      <w:r w:rsidR="00AB5EA3" w:rsidRPr="00AB5EA3">
        <w:rPr>
          <w:noProof/>
        </w:rPr>
        <w:t>(Zhang et al., 2018)</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D90E70" w:rsidRDefault="00046BFF" w:rsidP="00D90E70">
      <w:pPr>
        <w:spacing w:line="480" w:lineRule="auto"/>
        <w:jc w:val="both"/>
      </w:pPr>
      <w:r>
        <w:tab/>
      </w:r>
      <w:r w:rsidR="00210615">
        <w:t>Due to the contrasting water chemistry of</w:t>
      </w:r>
      <w:r w:rsidR="00C9735A">
        <w:t xml:space="preserve"> Mendota and Trout Bog</w:t>
      </w:r>
      <w:r w:rsidR="005828EF">
        <w:t xml:space="preserve"> (Table 1, Table S1)</w:t>
      </w:r>
      <w:r w:rsidR="00C9735A">
        <w:t xml:space="preserve">,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w:t>
      </w:r>
      <w:r w:rsidR="00443746">
        <w:t xml:space="preserve">Many functional markers were found to be significantly more abundant in specific sites; more will be reported in each of the following sections </w:t>
      </w:r>
      <w:r>
        <w:t xml:space="preserve">(Figure 1, </w:t>
      </w:r>
      <w:r w:rsidR="00F90674">
        <w:t>Table S3</w:t>
      </w:r>
      <w:r>
        <w:t xml:space="preserve">). </w:t>
      </w:r>
      <w:r w:rsidR="00D90E70">
        <w:t xml:space="preserve">The recovered MAGs represent a diverse set of genomes assigned to taxonomic groups typically observed in freshwater (Figure S2). </w:t>
      </w:r>
    </w:p>
    <w:p w:rsidR="008853A5" w:rsidRPr="00892F88" w:rsidRDefault="00842DE0" w:rsidP="00D90E70">
      <w:pPr>
        <w:spacing w:line="480" w:lineRule="auto"/>
        <w:jc w:val="both"/>
        <w:rPr>
          <w:b/>
        </w:rPr>
      </w:pPr>
      <w:r w:rsidRPr="00892F88">
        <w:rPr>
          <w:b/>
        </w:rPr>
        <w:t>Overview of the MAGs D</w:t>
      </w:r>
      <w:r w:rsidR="009077A1" w:rsidRPr="00892F88">
        <w:rPr>
          <w:b/>
        </w:rPr>
        <w:t>ataset</w:t>
      </w:r>
    </w:p>
    <w:p w:rsidR="008853A5" w:rsidRDefault="00443746" w:rsidP="009077A1">
      <w:pPr>
        <w:spacing w:line="480" w:lineRule="auto"/>
        <w:ind w:firstLine="720"/>
        <w:jc w:val="both"/>
      </w:pPr>
      <w:r>
        <w:t>To identify the phylogen</w:t>
      </w:r>
      <w:r w:rsidR="00D90E70">
        <w:t>etic affiliations</w:t>
      </w:r>
      <w:r>
        <w:t xml:space="preserve"> of the microbes carrying marker genes and the co-</w:t>
      </w:r>
      <w:r w:rsidR="008C29DF">
        <w:t>occurrences</w:t>
      </w:r>
      <w:r>
        <w:t xml:space="preserve"> of </w:t>
      </w:r>
      <w:r w:rsidR="00D90E70">
        <w:t xml:space="preserve">key </w:t>
      </w:r>
      <w:r>
        <w:t xml:space="preserve">marker genes within the same population genomes, we used metagenome-assembled genomes (MAGs) from each metagenomic time series to predict metabolic pathways based on </w:t>
      </w:r>
      <w:r w:rsidR="008C29DF">
        <w:t xml:space="preserve">genomic content.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 xml:space="preserve">but </w:t>
      </w:r>
      <w:r w:rsidR="001D2345">
        <w:lastRenderedPageBreak/>
        <w:t>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7D5CAE" w:rsidP="009077A1">
      <w:pPr>
        <w:spacing w:line="480" w:lineRule="auto"/>
        <w:ind w:firstLine="720"/>
        <w:jc w:val="both"/>
      </w:pPr>
      <w:r>
        <w:t>We also compared 16S rRNA gene amplicon sequencing data from the same timeframe as the metagenomes to confirm that the microbial community composition for these lakes and years was not “abnormal” compared to previous published studies (Figure S3, Data S5).</w:t>
      </w:r>
      <w:r w:rsidR="009077A1">
        <w:t xml:space="preserve"> The observed taxonomic compositions </w:t>
      </w:r>
      <w:r w:rsidR="00D90E70">
        <w:t>were</w:t>
      </w:r>
      <w:r w:rsidR="009077A1">
        <w:t xml:space="preserve"> consistent with </w:t>
      </w:r>
      <w:r w:rsidR="00D90E70">
        <w:t xml:space="preserve">other 16S-based studies carried out on these lakes </w:t>
      </w:r>
      <w:r w:rsidR="009077A1">
        <w:fldChar w:fldCharType="begin" w:fldLock="1"/>
      </w:r>
      <w:r w:rsidR="009077A1">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rsidR="009077A1">
        <w:fldChar w:fldCharType="separate"/>
      </w:r>
      <w:r w:rsidR="009077A1" w:rsidRPr="00EE19EF">
        <w:rPr>
          <w:noProof/>
        </w:rPr>
        <w:t>(Linz et al., 2017; Hall et al., 2017)</w:t>
      </w:r>
      <w:r w:rsidR="009077A1">
        <w:fldChar w:fldCharType="end"/>
      </w:r>
      <w:r w:rsidR="009077A1">
        <w:t xml:space="preserve"> and </w:t>
      </w:r>
      <w:r w:rsidR="00197DC8">
        <w:t>with</w:t>
      </w:r>
      <w:r w:rsidR="009077A1">
        <w:t xml:space="preserve"> freshwater </w:t>
      </w:r>
      <w:r w:rsidR="00ED08EA">
        <w:t xml:space="preserve">bacterial </w:t>
      </w:r>
      <w:r w:rsidR="009077A1">
        <w:t>community compos</w:t>
      </w:r>
      <w:r w:rsidR="009D38A1">
        <w:t xml:space="preserve">itions in general </w:t>
      </w:r>
      <w:r w:rsidR="009D38A1">
        <w:fldChar w:fldCharType="begin" w:fldLock="1"/>
      </w:r>
      <w:r w:rsidR="001C2988">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r w:rsidR="009077A1">
        <w:t>.</w:t>
      </w:r>
    </w:p>
    <w:p w:rsidR="008853A5" w:rsidRDefault="00046BFF" w:rsidP="009077A1">
      <w:pPr>
        <w:pStyle w:val="Heading2"/>
      </w:pPr>
      <w:bookmarkStart w:id="1" w:name="_se2pvlkacpgg" w:colFirst="0" w:colLast="0"/>
      <w:bookmarkEnd w:id="1"/>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w:t>
      </w:r>
      <w:r w:rsidR="001C2988">
        <w:t xml:space="preserve">n </w:t>
      </w:r>
      <w:r w:rsidR="00197DC8">
        <w:t>a lake’s trophic status</w:t>
      </w:r>
      <w:r w:rsidR="0099227E">
        <w:t xml:space="preserve"> and a risk factor for the development of to</w:t>
      </w:r>
      <w:r w:rsidR="001C2988">
        <w:t xml:space="preserve">xic cyanobacterial blooms </w:t>
      </w:r>
      <w:r w:rsidR="001C2988">
        <w:fldChar w:fldCharType="begin" w:fldLock="1"/>
      </w:r>
      <w:r w:rsidR="00DC019D">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Smith, 2003; Beversdorf, Miller &amp; McMahon, 2013)"},"properties":{"noteIndex":0},"schema":"https://github.com/citation-style-language/schema/raw/master/csl-citation.json"}</w:instrText>
      </w:r>
      <w:r w:rsidR="001C2988">
        <w:fldChar w:fldCharType="separate"/>
      </w:r>
      <w:r w:rsidR="001C2988" w:rsidRPr="001C2988">
        <w:rPr>
          <w:noProof/>
        </w:rPr>
        <w:t>(Smith, 2003; Beversdorf, Miller &amp; McMahon, 2013)</w:t>
      </w:r>
      <w:r w:rsidR="001C2988">
        <w:fldChar w:fldCharType="end"/>
      </w:r>
      <w:r w:rsidR="0099227E">
        <w:t>.</w:t>
      </w:r>
      <w:r>
        <w:t xml:space="preserve"> </w:t>
      </w:r>
      <w:r w:rsidR="00ED08EA">
        <w:t xml:space="preserve">Because of the </w:t>
      </w:r>
      <w:r w:rsidR="00197DC8">
        <w:t>significance</w:t>
      </w:r>
      <w:r w:rsidR="00ED08EA">
        <w:t xml:space="preserve"> of </w:t>
      </w:r>
      <w:r w:rsidR="00197DC8">
        <w:t>nitrogen</w:t>
      </w:r>
      <w:r w:rsidR="00ED08EA">
        <w:t xml:space="preserve"> in freshwater, w</w:t>
      </w:r>
      <w:r w:rsidR="0099227E">
        <w:t xml:space="preserve">e </w:t>
      </w:r>
      <w:r w:rsidR="00933DA9">
        <w:t xml:space="preserve">analyzed </w:t>
      </w:r>
      <w:r>
        <w:t>nitrogen-related marker genes</w:t>
      </w:r>
      <w:r w:rsidR="0099227E">
        <w:t xml:space="preserve"> and</w:t>
      </w:r>
      <w:r w:rsidR="00933DA9">
        <w:t xml:space="preserve"> </w:t>
      </w:r>
      <w:r w:rsidR="00ED08EA">
        <w:t xml:space="preserve">identified </w:t>
      </w:r>
      <w:r w:rsidR="00933DA9">
        <w:t>MAGs containi</w:t>
      </w:r>
      <w:r w:rsidR="0099227E">
        <w:t xml:space="preserve">ng </w:t>
      </w:r>
      <w:r w:rsidR="00ED08EA">
        <w:t xml:space="preserve">characteristic </w:t>
      </w:r>
      <w:r w:rsidR="0099227E">
        <w:t>nitrogen cycling pathways and</w:t>
      </w:r>
      <w:r w:rsidR="00933DA9">
        <w:t xml:space="preserve"> discovered</w:t>
      </w:r>
      <w:r>
        <w:t xml:space="preserve"> significant differences in the abundance</w:t>
      </w:r>
      <w:r w:rsidR="00933DA9">
        <w:t>s</w:t>
      </w:r>
      <w:r>
        <w:t xml:space="preserve"> of marker</w:t>
      </w:r>
      <w:r w:rsidR="00107294">
        <w:t xml:space="preserve"> genes, along with </w:t>
      </w:r>
      <w:r w:rsidR="00933DA9">
        <w:t>difference</w:t>
      </w:r>
      <w:r w:rsidR="00C60627">
        <w:t>s</w:t>
      </w:r>
      <w:r w:rsidR="00107294">
        <w:t xml:space="preserve"> in phylogenetic affiliations of</w:t>
      </w:r>
      <w:r w:rsidR="00933DA9">
        <w:t xml:space="preserve"> the </w:t>
      </w:r>
      <w:r w:rsidR="00197DC8">
        <w:t xml:space="preserve">MAGs </w:t>
      </w:r>
      <w:r w:rsidR="00933DA9">
        <w:t>containing these pathways</w:t>
      </w:r>
      <w:r>
        <w:t xml:space="preserve">. </w:t>
      </w:r>
    </w:p>
    <w:p w:rsidR="008853A5" w:rsidRDefault="00C25D9B" w:rsidP="009077A1">
      <w:pPr>
        <w:spacing w:line="480" w:lineRule="auto"/>
        <w:ind w:firstLine="720"/>
        <w:jc w:val="both"/>
      </w:pPr>
      <w:r>
        <w:t>Genes encoding</w:t>
      </w:r>
      <w:r w:rsidR="00933DA9">
        <w:t xml:space="preserve"> nitrogenase</w:t>
      </w:r>
      <w:r w:rsidR="0099227E">
        <w:t>, the key enzyme in nitrogen fixation,</w:t>
      </w:r>
      <w:r w:rsidR="00046BFF">
        <w:t xml:space="preserve"> were observed most frequently in </w:t>
      </w:r>
      <w:r w:rsidR="00B32BF2">
        <w:t xml:space="preserve">metagenomes from </w:t>
      </w:r>
      <w:r w:rsidR="00933DA9">
        <w:t>Trout Bog’s hypolimnion</w:t>
      </w:r>
      <w:r w:rsidR="00E94C82">
        <w:t>, followed by</w:t>
      </w:r>
      <w:r w:rsidR="00046BFF">
        <w:t xml:space="preserve"> </w:t>
      </w:r>
      <w:r w:rsidR="00933DA9">
        <w:t>Trout Bog’s epilimnion</w:t>
      </w:r>
      <w:r w:rsidR="00046BFF">
        <w:t xml:space="preserve">, and lastly </w:t>
      </w:r>
      <w:r w:rsidR="00933DA9">
        <w:t xml:space="preserve">by </w:t>
      </w:r>
      <w:r w:rsidR="00046BFF">
        <w:t>Mendota</w:t>
      </w:r>
      <w:r w:rsidR="00933DA9">
        <w:t>’s epilimnion</w:t>
      </w:r>
      <w:r w:rsidR="00C60627">
        <w:t xml:space="preserve"> (Figure 1, Table S</w:t>
      </w:r>
      <w:r w:rsidR="0002485C">
        <w:t>3</w:t>
      </w:r>
      <w:r w:rsidR="00C60627">
        <w:t>)</w:t>
      </w:r>
      <w:r w:rsidR="00046BFF">
        <w:t xml:space="preserve">. </w:t>
      </w:r>
      <w:r w:rsidR="0099227E">
        <w:t xml:space="preserve">We </w:t>
      </w:r>
      <w:r w:rsidR="00933DA9">
        <w:t xml:space="preserve">analyzed MAGs </w:t>
      </w:r>
      <w:r w:rsidR="00C60627">
        <w:t xml:space="preserve">predicted to fix nitrogen </w:t>
      </w:r>
      <w:r w:rsidR="00933DA9">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B05AB8">
        <w:t>, Data S6</w:t>
      </w:r>
      <w:r w:rsidR="00046BFF">
        <w:t xml:space="preserve">). In Mendota, </w:t>
      </w:r>
      <w:r w:rsidR="00933DA9">
        <w:t>two thirds of MAGs encoding</w:t>
      </w:r>
      <w:r w:rsidR="00046BFF">
        <w:t xml:space="preserve"> the nitrogen fixation pathway</w:t>
      </w:r>
      <w:r w:rsidR="00933DA9">
        <w:t xml:space="preserve"> were classified as </w:t>
      </w:r>
      <w:r w:rsidR="00933DA9" w:rsidRPr="00C60627">
        <w:rPr>
          <w:i/>
        </w:rPr>
        <w:t>Cyanobacteria</w:t>
      </w:r>
      <w:r w:rsidR="00046BFF" w:rsidRPr="00C60627">
        <w:rPr>
          <w:i/>
        </w:rPr>
        <w:t>,</w:t>
      </w:r>
      <w:r w:rsidR="00046BFF">
        <w:t xml:space="preserve"> </w:t>
      </w:r>
      <w:r w:rsidR="00E94C82">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w:t>
      </w:r>
      <w:r w:rsidR="0074129B">
        <w:lastRenderedPageBreak/>
        <w:t>p</w:t>
      </w:r>
      <w:r w:rsidR="00936094">
        <w:t xml:space="preserve">revious </w:t>
      </w:r>
      <w:r w:rsidR="00E94C82">
        <w:t>studies</w:t>
      </w:r>
      <w:r w:rsidR="00936094">
        <w:t xml:space="preserve"> of nitroge</w:t>
      </w:r>
      <w:r w:rsidR="00E94C82">
        <w:t xml:space="preserve">n fixation in Mendota have reported </w:t>
      </w:r>
      <w:r w:rsidR="00936094">
        <w:t xml:space="preserve">a strong correlation between this pathway and the </w:t>
      </w:r>
      <w:r w:rsidR="00470237">
        <w:t xml:space="preserve">cyanobacterium </w:t>
      </w:r>
      <w:r w:rsidR="00E94C82">
        <w:t xml:space="preserve">affiliated with </w:t>
      </w:r>
      <w:proofErr w:type="spellStart"/>
      <w:r w:rsidR="00936094">
        <w:rPr>
          <w:i/>
        </w:rPr>
        <w:t>Aphanizomenon</w:t>
      </w:r>
      <w:proofErr w:type="spellEnd"/>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E94C82">
        <w:t>The higher</w:t>
      </w:r>
      <w:r w:rsidR="008F3E06">
        <w:t xml:space="preserve"> diversity of diazotrophs in Trout Bog compared to Mendota suggests that nitrogen fixation </w:t>
      </w:r>
      <w:r w:rsidR="0099227E">
        <w:t>may be</w:t>
      </w:r>
      <w:r w:rsidR="007679FC">
        <w:t xml:space="preserve"> a more advantageous trait in </w:t>
      </w:r>
      <w:proofErr w:type="spellStart"/>
      <w:r w:rsidR="0099227E">
        <w:t>humic</w:t>
      </w:r>
      <w:proofErr w:type="spellEnd"/>
      <w:r w:rsidR="0099227E">
        <w:t xml:space="preserve">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xml:space="preserve">. We </w:t>
      </w:r>
      <w:r w:rsidR="00197DC8">
        <w:t xml:space="preserve">found </w:t>
      </w:r>
      <w:r>
        <w:t>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E94C82">
        <w:t xml:space="preserve"> as</w:t>
      </w:r>
      <w:r w:rsidR="00046BFF">
        <w:t xml:space="preserve">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E94C82">
        <w:t>s</w:t>
      </w:r>
      <w:r w:rsidR="00873AF2">
        <w:t xml:space="preserve"> of these compounds in freshwater</w:t>
      </w:r>
      <w:r w:rsidR="00E94C82">
        <w:t xml:space="preserve"> are</w:t>
      </w:r>
      <w:r w:rsidR="00046BFF">
        <w:t xml:space="preserve">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 xml:space="preserve">c levels such as fish or zooplankton may </w:t>
      </w:r>
      <w:r w:rsidR="00E94C82">
        <w:t xml:space="preserve"> represent </w:t>
      </w:r>
      <w:r w:rsidR="00F9672B">
        <w:t xml:space="preserve">an additional </w:t>
      </w:r>
      <w:r w:rsidR="00E94C82">
        <w:t xml:space="preserve">polyamine </w:t>
      </w:r>
      <w:r w:rsidR="00F9672B">
        <w:t>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w:t>
      </w:r>
      <w:r w:rsidR="00470237">
        <w:t xml:space="preserve">but largely unrecognized </w:t>
      </w:r>
      <w:r w:rsidR="00046BFF">
        <w:t xml:space="preserve">parts of the dissolved organic nitrogen </w:t>
      </w:r>
      <w:r w:rsidR="00B32BF2">
        <w:t xml:space="preserve">and carbon </w:t>
      </w:r>
      <w:r w:rsidR="00046BFF">
        <w:t>pool in freshwater.</w:t>
      </w:r>
    </w:p>
    <w:p w:rsidR="002D18F2" w:rsidRDefault="002D18F2" w:rsidP="002D18F2">
      <w:pPr>
        <w:spacing w:line="480" w:lineRule="auto"/>
        <w:ind w:firstLine="720"/>
        <w:jc w:val="both"/>
      </w:pPr>
      <w:r>
        <w:t xml:space="preserve">We analyzed genes for denitrification, including reductases for nitrous oxide, nitrite, and nitrate. Denitrification genes were observed most frequently in Trout Bog’s hypolimnion, with the </w:t>
      </w:r>
      <w:r>
        <w:lastRenderedPageBreak/>
        <w:t>exception of nitrous oxide reductase, which was found more frequently in Mendota. Genes encoding urease were not identified more frequently in any site. Denitrification and urea degradation pathways were predicted in similar proportions of MAGs from both lakes.</w:t>
      </w:r>
    </w:p>
    <w:p w:rsidR="008853A5" w:rsidRDefault="00046BFF" w:rsidP="009077A1">
      <w:pPr>
        <w:pStyle w:val="Heading2"/>
      </w:pPr>
      <w:bookmarkStart w:id="2" w:name="_3syggjfxgu8a" w:colFirst="0" w:colLast="0"/>
      <w:bookmarkEnd w:id="2"/>
      <w:r>
        <w:t>Sulfur Cycling</w:t>
      </w:r>
    </w:p>
    <w:p w:rsidR="00992786" w:rsidRDefault="00046BFF" w:rsidP="006D0CF5">
      <w:pPr>
        <w:spacing w:line="480" w:lineRule="auto"/>
        <w:ind w:firstLine="720"/>
        <w:jc w:val="both"/>
      </w:pPr>
      <w:r>
        <w:t xml:space="preserve">Sulfur is another essential element in freshwater that is </w:t>
      </w:r>
      <w:r w:rsidR="00992786">
        <w:t xml:space="preserve">cycled between oxidized and reduced forms </w:t>
      </w:r>
      <w:r>
        <w:t xml:space="preserve">by microbes. Our marker gene analysis demonstrated that genes encoding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Mendota, with no significant differences between the layers of Trout Bog</w:t>
      </w:r>
      <w:r w:rsidR="00873AF2">
        <w:t xml:space="preserve"> (Figure 1</w:t>
      </w:r>
      <w:r w:rsidR="00280E6F">
        <w:t>, Table S</w:t>
      </w:r>
      <w:r w:rsidR="0002485C">
        <w:t>3</w:t>
      </w:r>
      <w:r w:rsidR="00873AF2">
        <w:t>)</w:t>
      </w:r>
      <w:r w:rsidR="00E94C82">
        <w:t>. Genes encoding</w:t>
      </w:r>
      <w:r w:rsidR="00731EB3">
        <w:t xml:space="preserve">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xml:space="preserve">, this may indicate an oxidation process rather than a reductive sulfur pathway. </w:t>
      </w:r>
      <w:r w:rsidR="006D0CF5">
        <w:t xml:space="preserve">Sulfur oxidation pathways were observed in MAGs classified as </w:t>
      </w:r>
      <w:r w:rsidR="006D0CF5" w:rsidRPr="0002485C">
        <w:rPr>
          <w:i/>
        </w:rPr>
        <w:t>Betaproteobacteria</w:t>
      </w:r>
      <w:r w:rsidR="006D0CF5">
        <w:t xml:space="preserve"> from both lakes and </w:t>
      </w:r>
      <w:proofErr w:type="spellStart"/>
      <w:r w:rsidR="006D0CF5" w:rsidRPr="0002485C">
        <w:rPr>
          <w:i/>
        </w:rPr>
        <w:t>Epsilonproteobacteria</w:t>
      </w:r>
      <w:proofErr w:type="spellEnd"/>
      <w:r w:rsidR="006D0CF5">
        <w:t xml:space="preserve"> in Trout Bog’s hypolimnion.</w:t>
      </w:r>
      <w:r w:rsidR="00B05AB8">
        <w:t xml:space="preserve"> </w:t>
      </w:r>
      <w:r>
        <w:t>Assimilatory sulfate reduction was</w:t>
      </w:r>
      <w:r w:rsidR="00E94C82">
        <w:t xml:space="preserve"> overall</w:t>
      </w:r>
      <w:r>
        <w:t xml:space="preserve"> the most common sulfur-related pathway identified in the MAGs</w:t>
      </w:r>
      <w:r w:rsidR="00251DEA">
        <w:t xml:space="preserve"> (Figure 2</w:t>
      </w:r>
      <w:r w:rsidR="00B05AB8">
        <w:t>, Data S6</w:t>
      </w:r>
      <w:r w:rsidR="00873AF2">
        <w:t>)</w:t>
      </w:r>
      <w:r>
        <w:t xml:space="preserve">. </w:t>
      </w:r>
    </w:p>
    <w:p w:rsidR="008853A5" w:rsidRDefault="00E94C82" w:rsidP="009077A1">
      <w:pPr>
        <w:spacing w:line="480" w:lineRule="auto"/>
        <w:ind w:firstLine="720"/>
        <w:jc w:val="both"/>
      </w:pPr>
      <w:r>
        <w:t>A</w:t>
      </w:r>
      <w:r w:rsidR="00046BFF">
        <w:t>ssimilatory</w:t>
      </w:r>
      <w:r w:rsidR="003A1F5F">
        <w:t xml:space="preserve"> sulfate reduction </w:t>
      </w:r>
      <w:r>
        <w:t xml:space="preserve">was observed </w:t>
      </w:r>
      <w:r w:rsidR="003A1F5F">
        <w:t>more frequently</w:t>
      </w:r>
      <w:r w:rsidR="00046BFF">
        <w:t xml:space="preserve"> t</w:t>
      </w:r>
      <w:r w:rsidR="003A1F5F">
        <w:t>han</w:t>
      </w:r>
      <w:r w:rsidR="00046BFF">
        <w:t xml:space="preserve"> dissimilatory sulfate reduction</w:t>
      </w:r>
      <w:r>
        <w:t>; this suggests</w:t>
      </w:r>
      <w:r w:rsidR="00046BFF">
        <w:t xml:space="preserve"> that sulfate is more commonly used for biosynthesis, while reduced forms of sulfur are used as electron donors for energy</w:t>
      </w:r>
      <w:r w:rsidR="005555E0">
        <w:t xml:space="preserve"> mobilization</w:t>
      </w:r>
      <w:r>
        <w:t xml:space="preserve"> in these populations</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Mendota’s hypolimnion.</w:t>
      </w:r>
      <w:r w:rsidR="00046BFF">
        <w:t xml:space="preserve"> </w:t>
      </w:r>
    </w:p>
    <w:p w:rsidR="006D0CF5" w:rsidRDefault="006D0CF5" w:rsidP="009077A1">
      <w:pPr>
        <w:spacing w:line="480" w:lineRule="auto"/>
        <w:ind w:firstLine="720"/>
        <w:jc w:val="both"/>
      </w:pPr>
    </w:p>
    <w:p w:rsidR="008853A5" w:rsidRDefault="00046BFF" w:rsidP="009077A1">
      <w:pPr>
        <w:pStyle w:val="Heading2"/>
      </w:pPr>
      <w:proofErr w:type="spellStart"/>
      <w:r>
        <w:t>Phototrophy</w:t>
      </w:r>
      <w:proofErr w:type="spellEnd"/>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rsidR="00B05AB8">
        <w:t>, Data S6</w:t>
      </w:r>
      <w:r w:rsidR="00251DEA">
        <w:t>)</w:t>
      </w:r>
      <w:r>
        <w:t xml:space="preserve">. In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 xml:space="preserve">Although we found genes annotated as the </w:t>
      </w:r>
      <w:proofErr w:type="spellStart"/>
      <w:r w:rsidR="007679FC">
        <w:t>RuBisCO</w:t>
      </w:r>
      <w:proofErr w:type="spellEnd"/>
      <w:r w:rsidR="007679FC">
        <w:t xml:space="preserve"> large subunit (</w:t>
      </w:r>
      <w:proofErr w:type="spellStart"/>
      <w:r w:rsidR="007679FC" w:rsidRPr="00564BB8">
        <w:rPr>
          <w:i/>
        </w:rPr>
        <w:t>rbcL</w:t>
      </w:r>
      <w:proofErr w:type="spellEnd"/>
      <w:r w:rsidR="007679FC">
        <w:t xml:space="preserve">) in some of the </w:t>
      </w:r>
      <w:proofErr w:type="spellStart"/>
      <w:r w:rsidR="007679FC" w:rsidRPr="0002485C">
        <w:rPr>
          <w:i/>
        </w:rPr>
        <w:t>Chlorobiales</w:t>
      </w:r>
      <w:proofErr w:type="spellEnd"/>
      <w:r w:rsidR="007679FC" w:rsidRPr="0002485C">
        <w:rPr>
          <w:i/>
        </w:rPr>
        <w:t xml:space="preserve"> </w:t>
      </w:r>
      <w:r w:rsidR="007679FC">
        <w:t>MAGs, t</w:t>
      </w:r>
      <w:r w:rsidR="00420BB0">
        <w:t xml:space="preserve">he reductive TCA cycle is the only carbon fixation pathway known to be active in cultured representatives of </w:t>
      </w:r>
      <w:proofErr w:type="spellStart"/>
      <w:r w:rsidR="00420BB0" w:rsidRPr="0002485C">
        <w:rPr>
          <w:i/>
        </w:rPr>
        <w:t>Chlorobiales</w:t>
      </w:r>
      <w:proofErr w:type="spellEnd"/>
      <w:r w:rsidR="00420BB0">
        <w:t xml:space="preserve">.  Homologs of </w:t>
      </w:r>
      <w:proofErr w:type="spellStart"/>
      <w:r w:rsidR="00420BB0">
        <w:rPr>
          <w:i/>
        </w:rPr>
        <w:t>rbcL</w:t>
      </w:r>
      <w:proofErr w:type="spellEnd"/>
      <w:r w:rsidR="00420BB0">
        <w:t xml:space="preserve"> have been previously identified in isolates of </w:t>
      </w:r>
      <w:proofErr w:type="spellStart"/>
      <w:r w:rsidR="00420BB0">
        <w:rPr>
          <w:i/>
        </w:rPr>
        <w:t>Chlorobium</w:t>
      </w:r>
      <w:proofErr w:type="spellEnd"/>
      <w:r w:rsidR="00420BB0">
        <w:rPr>
          <w:i/>
        </w:rPr>
        <w:t xml:space="preserve">,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proofErr w:type="spellStart"/>
      <w:r w:rsidR="00420BB0">
        <w:rPr>
          <w:i/>
        </w:rPr>
        <w:t>rbcL</w:t>
      </w:r>
      <w:proofErr w:type="spellEnd"/>
      <w:r w:rsidR="00420BB0">
        <w:rPr>
          <w:i/>
        </w:rPr>
        <w:t xml:space="preserve"> </w:t>
      </w:r>
      <w:r w:rsidR="00420BB0">
        <w:t xml:space="preserve">homolog encodes a function other than carbon fixation in our </w:t>
      </w:r>
      <w:proofErr w:type="spellStart"/>
      <w:r w:rsidR="00420BB0" w:rsidRPr="0002485C">
        <w:rPr>
          <w:i/>
        </w:rPr>
        <w:t>Chlorobiales</w:t>
      </w:r>
      <w:proofErr w:type="spellEnd"/>
      <w:r w:rsidR="00420BB0" w:rsidRPr="0002485C">
        <w:rPr>
          <w:i/>
        </w:rPr>
        <w:t xml:space="preserve"> </w:t>
      </w:r>
      <w:r w:rsidR="00420BB0">
        <w:t xml:space="preserve">MAGs. </w:t>
      </w:r>
      <w:r w:rsidR="00470237">
        <w:t xml:space="preserve">MAGs affiliated with </w:t>
      </w:r>
      <w:r w:rsidR="00470237">
        <w:rPr>
          <w:i/>
        </w:rPr>
        <w:t xml:space="preserve">Cyanobacteria </w:t>
      </w:r>
      <w:r w:rsidR="00470237">
        <w:t xml:space="preserve">in Mendota and </w:t>
      </w:r>
      <w:proofErr w:type="spellStart"/>
      <w:r w:rsidR="00470237">
        <w:rPr>
          <w:i/>
        </w:rPr>
        <w:lastRenderedPageBreak/>
        <w:t>Chlorobi</w:t>
      </w:r>
      <w:proofErr w:type="spellEnd"/>
      <w:r w:rsidR="00470237">
        <w:rPr>
          <w:i/>
        </w:rPr>
        <w:t xml:space="preserve"> </w:t>
      </w:r>
      <w:r w:rsidR="00470237">
        <w:t xml:space="preserve">in Trout Bog also possessed genes encoding </w:t>
      </w:r>
      <w:proofErr w:type="spellStart"/>
      <w:r w:rsidR="00470237">
        <w:t>diazotrophy</w:t>
      </w:r>
      <w:proofErr w:type="spellEnd"/>
      <w:r w:rsidR="00470237">
        <w:t xml:space="preserve">, providing a link between carbon and nitrogen fixation. </w:t>
      </w:r>
      <w:r w:rsidR="00AE1032">
        <w:t xml:space="preserve">As both </w:t>
      </w:r>
      <w:proofErr w:type="spellStart"/>
      <w:r w:rsidR="00AE1032">
        <w:rPr>
          <w:i/>
        </w:rPr>
        <w:t>Chlorobi</w:t>
      </w:r>
      <w:proofErr w:type="spellEnd"/>
      <w:r w:rsidR="00AE1032">
        <w:rPr>
          <w:i/>
        </w:rPr>
        <w:t xml:space="preserve"> </w:t>
      </w:r>
      <w:r w:rsidR="00AE1032">
        <w:t xml:space="preserve">and </w:t>
      </w:r>
      <w:r w:rsidR="00AE1032">
        <w:rPr>
          <w:i/>
        </w:rPr>
        <w:t xml:space="preserve">Cyanobacteria </w:t>
      </w:r>
      <w:r w:rsidR="00AE1032">
        <w:t xml:space="preserve">are often abundant members of freshwater communities </w:t>
      </w:r>
      <w:r w:rsidR="00DC019D">
        <w:fldChar w:fldCharType="begin" w:fldLock="1"/>
      </w:r>
      <w:r w:rsidR="00F8701D">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Eiler &amp; Bertilsson, 2004; Peura et al., 2012)"},"properties":{"noteIndex":0},"schema":"https://github.com/citation-style-language/schema/raw/master/csl-citation.json"}</w:instrText>
      </w:r>
      <w:r w:rsidR="00DC019D">
        <w:fldChar w:fldCharType="separate"/>
      </w:r>
      <w:r w:rsidR="00DC019D" w:rsidRPr="00DC019D">
        <w:rPr>
          <w:noProof/>
        </w:rPr>
        <w:t>(Eiler &amp; Bertilsson, 2004; Peura et al., 2012)</w:t>
      </w:r>
      <w:r w:rsidR="00DC019D">
        <w:fldChar w:fldCharType="end"/>
      </w:r>
      <w:r w:rsidR="00AE1032">
        <w:t>, their fixation cap</w:t>
      </w:r>
      <w:r w:rsidR="00420BB0">
        <w:t xml:space="preserve">abilities may be relevant </w:t>
      </w:r>
      <w:r w:rsidR="00481E13">
        <w:t>even at the</w:t>
      </w:r>
      <w:r w:rsidR="00420BB0">
        <w:t xml:space="preserve"> </w:t>
      </w:r>
      <w:r w:rsidR="00AE1032">
        <w:t>ecosystem scale.</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025EB1">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b)","plainTextFormattedCitation":"(Martinez-Garcia et al., 2012b)","previouslyFormattedCitation":"(Martinez-Garcia et al., 2012b)"},"properties":{"noteIndex":0},"schema":"https://github.com/citation-style-language/schema/raw/master/csl-citation.json"}</w:instrText>
      </w:r>
      <w:r w:rsidR="004339D2">
        <w:rPr>
          <w:i/>
        </w:rPr>
        <w:fldChar w:fldCharType="separate"/>
      </w:r>
      <w:r w:rsidR="00FD6307" w:rsidRPr="00FD6307">
        <w:rPr>
          <w:noProof/>
        </w:rPr>
        <w:t>(Martinez-Garcia et al., 2012b)</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rsidR="002D18F2">
        <w:rPr>
          <w:i/>
        </w:rPr>
        <w:t xml:space="preserve"> </w:t>
      </w:r>
      <w:r w:rsidR="002D18F2" w:rsidRPr="002D18F2">
        <w:t>(</w:t>
      </w:r>
      <w:r w:rsidR="002D18F2">
        <w:t xml:space="preserve">including </w:t>
      </w:r>
      <w:proofErr w:type="spellStart"/>
      <w:r w:rsidR="002D18F2">
        <w:t>PnecC</w:t>
      </w:r>
      <w:proofErr w:type="spellEnd"/>
      <w:r w:rsidR="002D18F2">
        <w:t xml:space="preserve">, LD28, and </w:t>
      </w:r>
      <w:proofErr w:type="spellStart"/>
      <w:r w:rsidR="002D18F2">
        <w:rPr>
          <w:i/>
        </w:rPr>
        <w:t>Zwartia</w:t>
      </w:r>
      <w:proofErr w:type="spellEnd"/>
      <w:r w:rsidR="002D18F2">
        <w:rPr>
          <w:i/>
        </w:rPr>
        <w:t xml:space="preserve"> </w:t>
      </w:r>
      <w:proofErr w:type="spellStart"/>
      <w:r w:rsidR="002D18F2">
        <w:rPr>
          <w:i/>
        </w:rPr>
        <w:t>alpina</w:t>
      </w:r>
      <w:proofErr w:type="spellEnd"/>
      <w:r w:rsidR="002D18F2">
        <w:rPr>
          <w:i/>
        </w:rPr>
        <w:t>)</w:t>
      </w:r>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CA5281">
        <w:fldChar w:fldCharType="separate"/>
      </w:r>
      <w:r w:rsidR="00FD6307" w:rsidRPr="00FD6307">
        <w:rPr>
          <w:noProof/>
        </w:rPr>
        <w:t>(Martinez-Garcia et al., 2012b)</w:t>
      </w:r>
      <w:r w:rsidR="00CA5281">
        <w:fldChar w:fldCharType="end"/>
      </w:r>
      <w:r w:rsidR="00495B23">
        <w:t>, these results are not surprising</w:t>
      </w:r>
      <w:r w:rsidR="004929C6">
        <w:t xml:space="preserve">. </w:t>
      </w:r>
      <w:r w:rsidR="00420BB0">
        <w:t>However,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w:t>
      </w:r>
      <w:r w:rsidR="00420BB0">
        <w:t xml:space="preserve">AAP, which </w:t>
      </w:r>
      <w:r w:rsidR="00811232">
        <w:t xml:space="preserve">to our knowledge </w:t>
      </w:r>
      <w:r w:rsidR="00420BB0">
        <w:t>has not previously been found in this phylum.</w:t>
      </w:r>
    </w:p>
    <w:p w:rsidR="008853A5" w:rsidRDefault="00046BFF" w:rsidP="009077A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E94C90">
        <w:fldChar w:fldCharType="separate"/>
      </w:r>
      <w:r w:rsidR="00FD6307" w:rsidRPr="00FD6307">
        <w:rPr>
          <w:noProof/>
        </w:rPr>
        <w:t>(Martinez-Garcia et al., 2012b)</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Mendota</w:t>
      </w:r>
      <w:r w:rsidR="00251DEA">
        <w:t xml:space="preserve"> (Figure 2)</w:t>
      </w:r>
      <w:r>
        <w:t xml:space="preserve">. Trout Bog, especially the </w:t>
      </w:r>
      <w:r w:rsidR="00564BB8">
        <w:t>hypo</w:t>
      </w:r>
      <w:r>
        <w:t xml:space="preserve">limnion, harbored </w:t>
      </w:r>
      <w:r w:rsidR="00197DC8">
        <w:t xml:space="preserve">fewer and </w:t>
      </w:r>
      <w:r w:rsidR="00251DEA">
        <w:t>less diverse</w:t>
      </w:r>
      <w:r>
        <w:t xml:space="preserve"> MAGs encoding </w:t>
      </w:r>
      <w:proofErr w:type="spellStart"/>
      <w:r>
        <w:t>rhodopsins</w:t>
      </w:r>
      <w:proofErr w:type="spellEnd"/>
      <w:r>
        <w:t xml:space="preserve"> than those from Mendota.</w:t>
      </w:r>
    </w:p>
    <w:p w:rsidR="008853A5" w:rsidRDefault="000F4EDF" w:rsidP="007679FC">
      <w:pPr>
        <w:pStyle w:val="Heading2"/>
      </w:pPr>
      <w:bookmarkStart w:id="3" w:name="_p43k2jqbpxeg" w:colFirst="0" w:colLast="0"/>
      <w:bookmarkEnd w:id="3"/>
      <w:r>
        <w:t>Glycoside Hydrolases</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rsidR="00197DC8">
        <w:t>but</w:t>
      </w:r>
      <w:r w:rsidR="00046BFF">
        <w:t xml:space="preserve"> wide availability </w:t>
      </w:r>
      <w:r>
        <w:t xml:space="preserve">of these </w:t>
      </w:r>
      <w:r w:rsidR="00197DC8">
        <w:t xml:space="preserve">carbon </w:t>
      </w:r>
      <w:r>
        <w:t>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w:t>
      </w:r>
      <w:r w:rsidR="00046BFF">
        <w:lastRenderedPageBreak/>
        <w:t xml:space="preserve">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641BC1">
        <w:t xml:space="preserve"> in complex carbohydrates. However, it is important to keep in mind that GHs can also play structural roles in microbial cells in addition to the degradation of complex carbon</w:t>
      </w:r>
      <w:r w:rsidR="00F8701D">
        <w:t xml:space="preserve"> substrates</w:t>
      </w:r>
      <w:r w:rsidR="00641BC1">
        <w:t xml:space="preserve"> </w:t>
      </w:r>
      <w:r w:rsidR="00F8701D">
        <w:fldChar w:fldCharType="begin" w:fldLock="1"/>
      </w:r>
      <w:r w:rsidR="00FD6307">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eviouslyFormattedCitation":"(Henrissat &amp; Davies, 1997)"},"properties":{"noteIndex":0},"schema":"https://github.com/citation-style-language/schema/raw/master/csl-citation.json"}</w:instrText>
      </w:r>
      <w:r w:rsidR="00F8701D">
        <w:fldChar w:fldCharType="separate"/>
      </w:r>
      <w:r w:rsidR="00F8701D" w:rsidRPr="00F8701D">
        <w:rPr>
          <w:noProof/>
        </w:rPr>
        <w:t>(Henrissat &amp; Davies, 1997)</w:t>
      </w:r>
      <w:r w:rsidR="00F8701D">
        <w:fldChar w:fldCharType="end"/>
      </w:r>
      <w:r w:rsidR="00641BC1">
        <w:t xml:space="preserve">. </w:t>
      </w:r>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E013C5">
        <w:t>. W</w:t>
      </w:r>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B05AB8">
        <w:t>, Data S7</w:t>
      </w:r>
      <w:r w:rsidR="00C160CB">
        <w:t>)</w:t>
      </w:r>
      <w:r>
        <w:t xml:space="preserve">. </w:t>
      </w:r>
      <w:r w:rsidR="00D04A5D">
        <w:t>Our GH coding density metric was significantly correlated with the diversity of GHs identified (r</w:t>
      </w:r>
      <w:r w:rsidR="00D04A5D">
        <w:rPr>
          <w:vertAlign w:val="superscript"/>
        </w:rPr>
        <w:t>2</w:t>
      </w:r>
      <w:r w:rsidR="00D04A5D">
        <w:t>= 0.</w:t>
      </w:r>
      <w:r w:rsidR="001B167B">
        <w:t>92</w:t>
      </w:r>
      <w:r w:rsidR="00D04A5D">
        <w:t xml:space="preserve">, p </w:t>
      </w:r>
      <w:r w:rsidR="001B167B">
        <w:t>&lt; 2.2</w:t>
      </w:r>
      <w:r w:rsidR="00D04A5D">
        <w:t>x10</w:t>
      </w:r>
      <w:r w:rsidR="00D04A5D" w:rsidRPr="004C3850">
        <w:rPr>
          <w:vertAlign w:val="superscript"/>
        </w:rPr>
        <w:t>-</w:t>
      </w:r>
      <w:r w:rsidR="001B167B">
        <w:rPr>
          <w:vertAlign w:val="superscript"/>
        </w:rPr>
        <w:t>16</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r w:rsidR="0005062F">
        <w:t xml:space="preserve">Members of </w:t>
      </w:r>
      <w:proofErr w:type="spellStart"/>
      <w:r w:rsidR="0005062F">
        <w:rPr>
          <w:i/>
        </w:rPr>
        <w:t>Verrucomicrobia</w:t>
      </w:r>
      <w:proofErr w:type="spellEnd"/>
      <w:r w:rsidR="0005062F">
        <w:rPr>
          <w:i/>
        </w:rPr>
        <w:t xml:space="preserve"> </w:t>
      </w:r>
      <w:r w:rsidR="0005062F">
        <w:t xml:space="preserve">have been previously identified as potential polysaccharide degraders in freshwater, although our coding densities for this phylum are higher than </w:t>
      </w:r>
      <w:r w:rsidR="00FD6307">
        <w:t>others</w:t>
      </w:r>
      <w:r w:rsidR="0005062F">
        <w:t xml:space="preserve"> reported</w:t>
      </w:r>
      <w:r w:rsidR="00FD6307">
        <w:t xml:space="preserve"> </w:t>
      </w:r>
      <w:r w:rsidR="00FD6307">
        <w:fldChar w:fldCharType="begin" w:fldLock="1"/>
      </w:r>
      <w:r w:rsidR="00025EB1">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eviouslyFormattedCitation":"(Martinez-Garcia et al., 2012a)"},"properties":{"noteIndex":0},"schema":"https://github.com/citation-style-language/schema/raw/master/csl-citation.json"}</w:instrText>
      </w:r>
      <w:r w:rsidR="00FD6307">
        <w:fldChar w:fldCharType="separate"/>
      </w:r>
      <w:r w:rsidR="00FD6307" w:rsidRPr="00FD6307">
        <w:rPr>
          <w:noProof/>
        </w:rPr>
        <w:t>(Martinez-Garcia et al., 2012a)</w:t>
      </w:r>
      <w:r w:rsidR="00FD6307">
        <w:fldChar w:fldCharType="end"/>
      </w:r>
      <w:r w:rsidR="0005062F">
        <w:t>. This may be due to differences in trophic status be</w:t>
      </w:r>
      <w:r w:rsidR="00FD6307">
        <w:t xml:space="preserve">tween our lakes and those previously studied, or it may be that MAGs capture more pan-genomic content than isolate or single amplified </w:t>
      </w:r>
      <w:r w:rsidR="00FD6307">
        <w:lastRenderedPageBreak/>
        <w:t xml:space="preserve">genomes. </w:t>
      </w:r>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tab/>
        <w:t>Freshwater microbes are exposed to a great variety of low-complexity carbon sources such as carbohyd</w:t>
      </w:r>
      <w:r w:rsidR="006D0CF5">
        <w:t>rates, carboxylic acids, and single</w:t>
      </w:r>
      <w:r>
        <w:t>-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rsidR="00B05AB8">
        <w:t>, Data S6</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 xml:space="preserve">Similarly, hydrogen metabolism can influence </w:t>
      </w:r>
      <w:r w:rsidR="00E013C5">
        <w:t xml:space="preserve">and be influenced by </w:t>
      </w:r>
      <w:r w:rsidR="006D0CF5">
        <w:t>other aspects of</w:t>
      </w:r>
      <w:r>
        <w:t xml:space="preserve">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w:t>
      </w:r>
      <w:r>
        <w:lastRenderedPageBreak/>
        <w:t>consistent with the proposed function of Group 3d, which is to remove excess electrons produced by photosynthesis</w:t>
      </w:r>
      <w:r w:rsidR="006D0CF5">
        <w:t xml:space="preserve"> </w:t>
      </w:r>
      <w:r w:rsidR="006D0CF5">
        <w:fldChar w:fldCharType="begin" w:fldLock="1"/>
      </w:r>
      <w:r w:rsidR="00CD6E86">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6D0CF5">
        <w:fldChar w:fldCharType="separate"/>
      </w:r>
      <w:r w:rsidR="006D0CF5" w:rsidRPr="006D0CF5">
        <w:rPr>
          <w:noProof/>
        </w:rPr>
        <w:t>(Peters et al., 2015)</w:t>
      </w:r>
      <w:r w:rsidR="006D0CF5">
        <w:fldChar w:fldCharType="end"/>
      </w:r>
      <w:r>
        <w:t>.</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rsidR="006D0CF5">
        <w:t xml:space="preserve">such as </w:t>
      </w:r>
      <w:r>
        <w:t>algae</w:t>
      </w:r>
      <w:r w:rsidR="001B22A7">
        <w:t>) or allochthonous</w:t>
      </w:r>
      <w:r>
        <w:t xml:space="preserve"> </w:t>
      </w:r>
      <w:r w:rsidR="001B22A7">
        <w:t>(</w:t>
      </w:r>
      <w:r w:rsidR="006D0CF5">
        <w:t>such as terrestrial plants</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6D0CF5">
        <w:t>The pathway for mannose degradation was encoded in many MAGs from all three sites</w:t>
      </w:r>
      <w:r w:rsidR="00450D88">
        <w:t xml:space="preserve"> (Figure 2, </w:t>
      </w:r>
      <w:r w:rsidR="00B05AB8">
        <w:t>Data S6</w:t>
      </w:r>
      <w:r w:rsidR="00450D88">
        <w:t>)</w:t>
      </w:r>
      <w:r w:rsidR="006D0CF5">
        <w:t xml:space="preserve">. </w:t>
      </w:r>
      <w:r w:rsidR="00B41AF7">
        <w:t>Predicted pathways for rhamnose, fucose, and galactose degradation were often found with</w:t>
      </w:r>
      <w:r w:rsidR="00CD60E6">
        <w:t>in the same MAGs</w:t>
      </w:r>
      <w:r>
        <w:t xml:space="preserve"> (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Xylose is a freshwater sugar which has already been </w:t>
      </w:r>
      <w:r w:rsidR="00B41AF7">
        <w:t>proposed</w:t>
      </w:r>
      <w:r>
        <w:t xml:space="preserve"> as </w:t>
      </w:r>
      <w:r w:rsidR="00CD60E6">
        <w:t xml:space="preserve">a </w:t>
      </w:r>
      <w:r>
        <w:t xml:space="preserve">potential carbon source for streamlined </w:t>
      </w:r>
      <w:r w:rsidRPr="00402428">
        <w:rPr>
          <w:i/>
        </w:rPr>
        <w:t>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rsidR="00664070">
        <w:t>.</w:t>
      </w:r>
      <w:r>
        <w:t xml:space="preserve"> </w:t>
      </w:r>
      <w:r w:rsidR="00664070">
        <w:t>W</w:t>
      </w:r>
      <w:r w:rsidR="00DE2F1A">
        <w:t>e confirmed this</w:t>
      </w:r>
      <w:r>
        <w:t xml:space="preserve"> in our MAGs</w:t>
      </w:r>
      <w:r w:rsidR="00DE2F1A">
        <w:t xml:space="preserve"> and </w:t>
      </w:r>
      <w:r w:rsidR="00664070">
        <w:t xml:space="preserve">also </w:t>
      </w:r>
      <w:r w:rsidR="00B41AF7">
        <w:t>identified</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B41AF7">
        <w:t>as</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r w:rsidR="001B22A7">
        <w:t>The pathways predicte</w:t>
      </w:r>
      <w:r w:rsidR="00987566">
        <w:t xml:space="preserve">d in our MAGs </w:t>
      </w:r>
      <w:r w:rsidR="00664070">
        <w:t xml:space="preserve">may inform us about </w:t>
      </w:r>
      <w:r w:rsidR="00987566">
        <w:t>which low molecular weight compounds</w:t>
      </w:r>
      <w:r w:rsidR="001B22A7">
        <w:t xml:space="preserve"> </w:t>
      </w:r>
      <w:r w:rsidR="00664070">
        <w:t>are</w:t>
      </w:r>
      <w:r w:rsidR="001B22A7">
        <w:t xml:space="preserv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Mendota. Putative pa</w:t>
      </w:r>
      <w:r w:rsidR="001B22A7">
        <w:t xml:space="preserve">thways for methanol and methylamine degradation </w:t>
      </w:r>
      <w:r>
        <w:t xml:space="preserve">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w:t>
      </w:r>
      <w:proofErr w:type="spellStart"/>
      <w:r w:rsidR="00402428" w:rsidRPr="00C70A26">
        <w:rPr>
          <w:i/>
        </w:rPr>
        <w:lastRenderedPageBreak/>
        <w:t>Methylococcales</w:t>
      </w:r>
      <w:proofErr w:type="spellEnd"/>
      <w:r w:rsidR="00402428">
        <w:t xml:space="preserve"> MAGs from Trout Bog also encoded the pathway for nitrogen fixation, consistent with reports of nitrogen fixation in cultured isolates of this taxon </w:t>
      </w:r>
      <w:r w:rsidR="00402428">
        <w:fldChar w:fldCharType="begin" w:fldLock="1"/>
      </w:r>
      <w:r w:rsidR="00402428">
        <w:instrText>ADDIN CSL_CITATION {"citationItems":[{"id":"ITEM-1","itemData":{"DOI":"10.1099/00207713-45-3-622a","ISBN":"doi:10.1099/00207713-45-1-182","ISSN":"0020-7713","PMID":"7857800","abstract":"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author":[{"dropping-particle":"","family":"Bowman","given":"J P","non-dropping-particle":"","parse-names":false,"suffix":""},{"dropping-particle":"","family":"Sly","given":"L I","non-dropping-particle":"","parse-names":false,"suffix":""},{"dropping-particle":"","family":"Stackebrandt","given":"E","non-dropping-particle":"","parse-names":false,"suffix":""}],"container-title":"International Journal of Systematic Bacteriology","id":"ITEM-1","issue":"1","issued":{"date-parts":[["1995"]]},"page":"182-5","title":"The phylogenetic position of the family Methylococcaceae.","type":"article-journal","volume":"45"},"uris":["http://www.mendeley.com/documents/?uuid=2b04ccc1-e4cc-4c12-bd19-8929cba245fe"]}],"mendeley":{"formattedCitation":"(Bowman, Sly &amp; Stackebrandt, 1995)","plainTextFormattedCitation":"(Bowman, Sly &amp; Stackebrandt, 1995)","previouslyFormattedCitation":"(Bowman, Sly &amp; Stackebrandt, 1995)"},"properties":{"noteIndex":0},"schema":"https://github.com/citation-style-language/schema/raw/master/csl-citation.json"}</w:instrText>
      </w:r>
      <w:r w:rsidR="00402428">
        <w:fldChar w:fldCharType="separate"/>
      </w:r>
      <w:r w:rsidR="00402428" w:rsidRPr="00180C4D">
        <w:rPr>
          <w:noProof/>
        </w:rPr>
        <w:t>(Bowman, Sly &amp; Stackebrandt, 1995)</w:t>
      </w:r>
      <w:r w:rsidR="00402428">
        <w:fldChar w:fldCharType="end"/>
      </w:r>
      <w:r w:rsidR="00402428">
        <w:t xml:space="preserve">. </w:t>
      </w:r>
      <w:r>
        <w:t xml:space="preserve">Methylotrophy in cultured freshwater isolates from </w:t>
      </w:r>
      <w:proofErr w:type="spellStart"/>
      <w:r w:rsidR="001B22A7" w:rsidRPr="001B22A7">
        <w:rPr>
          <w:i/>
        </w:rPr>
        <w:t>Methylococcales</w:t>
      </w:r>
      <w:proofErr w:type="spellEnd"/>
      <w:r w:rsidR="001B22A7">
        <w:t xml:space="preserve"> and </w:t>
      </w:r>
      <w:proofErr w:type="spellStart"/>
      <w:r w:rsidR="001B22A7" w:rsidRPr="001B22A7">
        <w:rPr>
          <w:i/>
        </w:rPr>
        <w:t>Nitrosomonadales</w:t>
      </w:r>
      <w:proofErr w:type="spellEnd"/>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H</w:t>
      </w:r>
      <w:r>
        <w:t xml:space="preserve">owever, </w:t>
      </w:r>
      <w:r w:rsidR="001B22A7">
        <w:t>we also found predicted pathways for</w:t>
      </w:r>
      <w:r>
        <w:t xml:space="preserve"> methanol degradation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w:t>
      </w:r>
      <w:r w:rsidR="001B22A7">
        <w:t>, taxa not previously known to be methylotrophic</w:t>
      </w:r>
      <w:r>
        <w:t xml:space="preserve">. Given the rapid rate at which methylotrophy </w:t>
      </w:r>
      <w:r w:rsidR="00664070">
        <w:t xml:space="preserve">is being discovered </w:t>
      </w:r>
      <w:r>
        <w:t>in microorganisms</w:t>
      </w:r>
      <w:r w:rsidR="00CD60E6">
        <w:t xml:space="preserve"> that were</w:t>
      </w:r>
      <w:r>
        <w:t xml:space="preserve"> not thought to be capable of this process, </w:t>
      </w:r>
      <w:r w:rsidR="00664070">
        <w:t>our identification of</w:t>
      </w:r>
      <w:r w:rsidR="0074129B">
        <w:t xml:space="preserve">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9077A1">
      <w:pPr>
        <w:pStyle w:val="Heading2"/>
      </w:pPr>
      <w:bookmarkStart w:id="4" w:name="_i04nm0pk38zw" w:colFirst="0" w:colLast="0"/>
      <w:bookmarkEnd w:id="4"/>
      <w:r>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xml:space="preserve">, known to be highly variable over time in </w:t>
      </w:r>
      <w:r w:rsidR="00B05AB8">
        <w:t>Mendota</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w:t>
      </w:r>
      <w:r w:rsidR="00664070">
        <w:t xml:space="preserve">was </w:t>
      </w:r>
      <w:r>
        <w:t>plotted for each year</w:t>
      </w:r>
      <w:r w:rsidR="00CD60E6">
        <w:t xml:space="preserve"> Mendota (Figure 4, A-E)</w:t>
      </w:r>
      <w:r>
        <w:t xml:space="preserve">. </w:t>
      </w:r>
      <w:r w:rsidR="004C37A3">
        <w:t>We compared read</w:t>
      </w:r>
      <w:r w:rsidR="00CB7A65">
        <w:t xml:space="preserve"> </w:t>
      </w:r>
      <w:r w:rsidR="004C37A3">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proofErr w:type="spellStart"/>
      <w:r w:rsidR="004C37A3" w:rsidRPr="003D102A">
        <w:rPr>
          <w:i/>
        </w:rPr>
        <w:t>nifD</w:t>
      </w:r>
      <w:proofErr w:type="spellEnd"/>
      <w:r w:rsidR="00CB7A65">
        <w:t>),</w:t>
      </w:r>
      <w:r w:rsidR="004C37A3">
        <w:t xml:space="preserve"> TIGR1286 (</w:t>
      </w:r>
      <w:proofErr w:type="spellStart"/>
      <w:r w:rsidR="004C37A3" w:rsidRPr="003D102A">
        <w:rPr>
          <w:i/>
        </w:rPr>
        <w:t>nifK</w:t>
      </w:r>
      <w:proofErr w:type="spellEnd"/>
      <w:r w:rsidR="004C37A3">
        <w:t xml:space="preserve"> specific for molybdenum-iron nitrogenase), and TIGR1287 (</w:t>
      </w:r>
      <w:proofErr w:type="spellStart"/>
      <w:r w:rsidR="004C37A3">
        <w:rPr>
          <w:i/>
        </w:rPr>
        <w:t>nifH</w:t>
      </w:r>
      <w:proofErr w:type="spellEnd"/>
      <w:r w:rsidR="004C37A3">
        <w:rPr>
          <w:i/>
        </w:rPr>
        <w:t xml:space="preserve">, </w:t>
      </w:r>
      <w:r w:rsidR="004C37A3">
        <w:t xml:space="preserve">common among different types of nitrogenases)) </w:t>
      </w:r>
      <w:r>
        <w:t>(</w:t>
      </w:r>
      <w:r w:rsidR="00CE56F8">
        <w:t>Figure 4</w:t>
      </w:r>
      <w:r w:rsidR="008E64BD">
        <w:t>, F-J</w:t>
      </w:r>
      <w:r>
        <w:t xml:space="preserve">). </w:t>
      </w:r>
      <w:r w:rsidR="00402428">
        <w:t>As expected, w</w:t>
      </w:r>
      <w:r w:rsidR="004C37A3">
        <w:t xml:space="preserve">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w:t>
      </w:r>
      <w:r w:rsidR="00810B52">
        <w:t xml:space="preserve">to </w:t>
      </w:r>
      <w:r w:rsidR="004C37A3">
        <w:t xml:space="preserve">fix nitrogen based on gene content, while the dominant MAGs in 2009 and 2010 were not predicted to fix nitrogen. </w:t>
      </w:r>
      <w:r w:rsidR="00664070">
        <w:t>In agreement with this, the number</w:t>
      </w:r>
      <w:r w:rsidR="00A649C9">
        <w:t xml:space="preserve"> of hits for the nitrogenase marker </w:t>
      </w:r>
      <w:r w:rsidR="00A649C9">
        <w:lastRenderedPageBreak/>
        <w:t xml:space="preserve">genes were an order of magnitude lower </w:t>
      </w:r>
      <w:r w:rsidR="00664070">
        <w:t xml:space="preserve">in 2009 and 2010 compared to </w:t>
      </w:r>
      <w:r w:rsidR="00A649C9">
        <w:t xml:space="preserve">2008 and 2012. </w:t>
      </w:r>
      <w:r w:rsidR="004C37A3">
        <w:t xml:space="preserve">While genome incompleteness precludes us from </w:t>
      </w:r>
      <w:r w:rsidR="00A649C9">
        <w:t xml:space="preserve">concluding that the potential for nitrogen fixation in Mendota was lower in 2009 and 2010 because the dominant </w:t>
      </w:r>
      <w:r w:rsidR="00A649C9">
        <w:rPr>
          <w:i/>
        </w:rPr>
        <w:t xml:space="preserve">Cyanobacteria </w:t>
      </w:r>
      <w:r w:rsidR="00810B52">
        <w:t>populations were not diazotrophic</w:t>
      </w:r>
      <w:r w:rsidR="00A649C9">
        <w:t xml:space="preserve">, it does suggest a strong link between </w:t>
      </w:r>
      <w:r w:rsidR="00A649C9">
        <w:rPr>
          <w:i/>
        </w:rPr>
        <w:t>Cyanobacteria</w:t>
      </w:r>
      <w:r w:rsidR="00A649C9">
        <w:t xml:space="preserve"> dynamics</w:t>
      </w:r>
      <w:r w:rsidR="00A649C9">
        <w:rPr>
          <w:i/>
        </w:rPr>
        <w:t xml:space="preserve"> </w:t>
      </w:r>
      <w:r w:rsidR="00A649C9">
        <w:t>and nitrogen fixation in this ecosystem</w:t>
      </w:r>
      <w:r w:rsidR="00402428">
        <w:t xml:space="preserve"> </w:t>
      </w:r>
      <w:r w:rsidR="00402428">
        <w:fldChar w:fldCharType="begin" w:fldLock="1"/>
      </w:r>
      <w:r w:rsidR="00402428">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402428">
        <w:fldChar w:fldCharType="separate"/>
      </w:r>
      <w:r w:rsidR="00402428" w:rsidRPr="00402428">
        <w:rPr>
          <w:noProof/>
        </w:rPr>
        <w:t>(Beversdorf, Miller &amp; McMahon, 2013)</w:t>
      </w:r>
      <w:r w:rsidR="00402428">
        <w:fldChar w:fldCharType="end"/>
      </w:r>
      <w:r w:rsidR="00A649C9">
        <w:t>.</w:t>
      </w:r>
      <w:r w:rsidR="00402428">
        <w:t xml:space="preserve"> This could also have important implications for cyanotoxin production, since nitrogen stress has been linked to toxin production </w:t>
      </w:r>
      <w:r w:rsidR="00402428">
        <w:fldChar w:fldCharType="begin" w:fldLock="1"/>
      </w:r>
      <w:r w:rsidR="006F00F3">
        <w:instrText>ADDIN CSL_CITATION {"citationItems":[{"id":"ITEM-1","itemData":{"DOI":"10.1371/journal.pone.0125353","ISBN":"1932-6203","ISSN":"19326203","PMID":"25945933","abstract":"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such as temperature, lake stability, nutrients, pigments and cyanobacterial community composition (CCC)—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author":[{"dropping-particle":"","family":"Beversdorf","given":"Lucas J.","non-dropping-particle":"","parse-names":false,"suffix":""},{"dropping-particle":"","family":"Chaston","given":"Sheena D.","non-dropping-particle":"","parse-names":false,"suffix":""},{"dropping-particle":"","family":"Miller","given":"Todd R.","non-dropping-particle":"","parse-names":false,"suffix":""},{"dropping-particle":"","family":"McMahon","given":"Katherine D.","non-dropping-particle":"","parse-names":false,"suffix":""}],"container-title":"PLOS ONE","id":"ITEM-1","issue":"5","issued":{"date-parts":[["2015"]]},"page":"1-18","title":"Microcystin mcyA and mcyE gene abundances are not appropriate indicators of microcystin concentrations in lakes","type":"article-journal","volume":"10"},"uris":["http://www.mendeley.com/documents/?uuid=4d93c15c-9266-42bd-aa65-f57750b978ef"]}],"mendeley":{"formattedCitation":"(Beversdorf et al., 2015)","plainTextFormattedCitation":"(Beversdorf et al., 2015)","previouslyFormattedCitation":"(Beversdorf et al., 2015)"},"properties":{"noteIndex":0},"schema":"https://github.com/citation-style-language/schema/raw/master/csl-citation.json"}</w:instrText>
      </w:r>
      <w:r w:rsidR="00402428">
        <w:fldChar w:fldCharType="separate"/>
      </w:r>
      <w:r w:rsidR="00402428" w:rsidRPr="00402428">
        <w:rPr>
          <w:noProof/>
        </w:rPr>
        <w:t>(Beversdorf et al., 2015)</w:t>
      </w:r>
      <w:r w:rsidR="00402428">
        <w:fldChar w:fldCharType="end"/>
      </w:r>
      <w:r w:rsidR="00402428">
        <w:t>.</w:t>
      </w:r>
    </w:p>
    <w:p w:rsidR="008853A5" w:rsidRDefault="00046BFF" w:rsidP="009077A1">
      <w:pPr>
        <w:pStyle w:val="Heading2"/>
      </w:pPr>
      <w:bookmarkStart w:id="5" w:name="_gjdgxs" w:colFirst="0" w:colLast="0"/>
      <w:bookmarkEnd w:id="5"/>
      <w:r>
        <w:t>Conclusions</w:t>
      </w:r>
    </w:p>
    <w:p w:rsidR="008853A5" w:rsidRDefault="003C7C82" w:rsidP="008F74E5">
      <w:pPr>
        <w:spacing w:line="480" w:lineRule="auto"/>
        <w:ind w:firstLine="720"/>
        <w:jc w:val="both"/>
      </w:pPr>
      <w:r>
        <w:t xml:space="preserve">Our analysis of functional marker genes indicated potentially significant difference in microbial biogeochemical cycling between Mendota’s epilimnion, Trout Bog’s epilimnion, and Trout Bog’s hypolimnion. </w:t>
      </w:r>
      <w:r w:rsidR="00D17260">
        <w:t>We</w:t>
      </w:r>
      <w:r w:rsidR="00927BFD">
        <w:t xml:space="preserve"> </w:t>
      </w:r>
      <w:r>
        <w:t xml:space="preserve">next </w:t>
      </w:r>
      <w:r w:rsidR="00927BFD">
        <w:t xml:space="preserve">used </w:t>
      </w:r>
      <w:r>
        <w:t xml:space="preserve">MAGs from </w:t>
      </w:r>
      <w:r w:rsidR="00D17260">
        <w:t xml:space="preserve">multi-year </w:t>
      </w:r>
      <w:r w:rsidR="00927BFD">
        <w:t xml:space="preserve">metagenomic time series to propose specific roles in freshwater biogeochemical cycles for microbial taxa. </w:t>
      </w:r>
      <w:r w:rsidR="00D17260">
        <w:t xml:space="preserve">In the nitrogen cycle, we predicted many pathways for the degradation and biosynthesis of polyamines, consistent with their hypothesized role in the dissolved organic nitrogen pool. We </w:t>
      </w:r>
      <w:r w:rsidR="00CD60E6">
        <w:t xml:space="preserve">observed </w:t>
      </w:r>
      <w:r w:rsidR="00D17260">
        <w:t xml:space="preserve">an association between nitrogen fixation and </w:t>
      </w:r>
      <w:r w:rsidR="00D17260">
        <w:rPr>
          <w:i/>
        </w:rPr>
        <w:t xml:space="preserve">Cyanobacteria </w:t>
      </w:r>
      <w:r w:rsidR="00D17260">
        <w:t xml:space="preserve">in Mendota, but </w:t>
      </w:r>
      <w:r w:rsidR="004E1C58">
        <w:t xml:space="preserve">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4E1C58">
        <w:t>phototrophy</w:t>
      </w:r>
      <w:proofErr w:type="spellEnd"/>
      <w:r w:rsidR="004E1C58">
        <w:t xml:space="preserve">, which in some but not all genomes co-occurred with carbon fixation via the Calvin Cycle or the reductive TCA cycle. </w:t>
      </w:r>
      <w:r w:rsidR="00CD60E6">
        <w:t>We found t</w:t>
      </w:r>
      <w:r w:rsidR="004E1C58">
        <w:t xml:space="preserve">he greatest diversity and density of </w:t>
      </w:r>
      <w:r w:rsidR="00706F18">
        <w:t>glycoside hydrolases</w:t>
      </w:r>
      <w:r w:rsidR="004E1C58">
        <w:t xml:space="preserve"> in</w:t>
      </w:r>
      <w:r w:rsidR="00CD60E6">
        <w:t xml:space="preserve"> MAGs from</w:t>
      </w:r>
      <w:r w:rsidR="004E1C58">
        <w:t xml:space="preserve"> Trout Bog’s </w:t>
      </w:r>
      <w:r w:rsidR="00706F18">
        <w:t xml:space="preserve">hypolimnion, suggesting a greater </w:t>
      </w:r>
      <w:r w:rsidR="004E1C58">
        <w:t>potential to degrade recalcitrant carbon</w:t>
      </w:r>
      <w:r w:rsidR="00706F18">
        <w:t xml:space="preserve"> in this region</w:t>
      </w:r>
      <w:r w:rsidR="004E1C58">
        <w:t xml:space="preserve">. </w:t>
      </w:r>
      <w:r w:rsidR="003A1F5F">
        <w:t>Our combination of</w:t>
      </w:r>
      <w:r w:rsidR="00046BFF">
        <w:t xml:space="preserve"> functional marker gene analysis and MAG pathway prediction provide</w:t>
      </w:r>
      <w:r w:rsidR="00CD60E6">
        <w:t>s</w:t>
      </w:r>
      <w:r w:rsidR="00046BFF">
        <w:t xml:space="preserve"> insight into the complex</w:t>
      </w:r>
      <w:r w:rsidR="000640AD">
        <w:t xml:space="preserve"> </w:t>
      </w:r>
      <w:r w:rsidR="000640AD">
        <w:lastRenderedPageBreak/>
        <w:t>metabolisms underpinning</w:t>
      </w:r>
      <w:r w:rsidR="00046BFF">
        <w:t xml:space="preserve"> freshwater communities and how microbial processes scale to ecosystem functions.</w:t>
      </w:r>
    </w:p>
    <w:p w:rsidR="00210615" w:rsidRPr="00797487" w:rsidRDefault="00210615" w:rsidP="00210615">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w:t>
      </w:r>
      <w:r>
        <w:t>dels of freshwater carbon and nutrient</w:t>
      </w:r>
      <w:r w:rsidRPr="00797487">
        <w:t xml:space="preserve"> cycles with better predictive power. </w:t>
      </w:r>
    </w:p>
    <w:p w:rsidR="00210615" w:rsidRDefault="00210615" w:rsidP="008F74E5">
      <w:pPr>
        <w:spacing w:line="480" w:lineRule="auto"/>
        <w:ind w:firstLine="720"/>
        <w:jc w:val="both"/>
      </w:pPr>
    </w:p>
    <w:p w:rsidR="008853A5" w:rsidRDefault="00046BFF" w:rsidP="009077A1">
      <w:pPr>
        <w:pStyle w:val="Heading3"/>
      </w:pPr>
      <w:bookmarkStart w:id="6" w:name="_m6606topfmb" w:colFirst="0" w:colLast="0"/>
      <w:bookmarkEnd w:id="6"/>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46BFF" w:rsidP="00B44E2D">
      <w:pPr>
        <w:pStyle w:val="Heading1"/>
      </w:pPr>
      <w:bookmarkStart w:id="7" w:name="_10g0eg7e0hhu" w:colFirst="0" w:colLast="0"/>
      <w:bookmarkEnd w:id="7"/>
      <w:r>
        <w:t>Figure and Table Legends</w:t>
      </w:r>
    </w:p>
    <w:p w:rsidR="008853A5" w:rsidRDefault="008853A5" w:rsidP="00B44E2D"/>
    <w:p w:rsidR="00166966" w:rsidRDefault="00770B63" w:rsidP="00B44E2D">
      <w:pPr>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w:t>
      </w:r>
      <w:r w:rsidR="00CD60E6">
        <w:rPr>
          <w:color w:val="000000"/>
        </w:rPr>
        <w:t xml:space="preserve">bacteria were collected on </w:t>
      </w:r>
      <w:r w:rsidRPr="00280EC2">
        <w:rPr>
          <w:color w:val="000000"/>
        </w:rPr>
        <w:t xml:space="preserve">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t>
      </w:r>
      <w:r w:rsidRPr="00280EC2">
        <w:rPr>
          <w:color w:val="000000"/>
        </w:rPr>
        <w:lastRenderedPageBreak/>
        <w:t>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BD58CD" w:rsidRPr="005F1EC7" w:rsidRDefault="00BD58CD" w:rsidP="00B44E2D">
      <w:pPr>
        <w:rPr>
          <w:color w:val="000000"/>
        </w:rPr>
      </w:pP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r w:rsidR="005D2D21">
        <w:rPr>
          <w:color w:val="000000"/>
        </w:rPr>
        <w:t>P</w:t>
      </w:r>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CD60E6" w:rsidRDefault="00087FC0" w:rsidP="00CD60E6">
      <w:pPr>
        <w:pStyle w:val="NormalWeb"/>
        <w:spacing w:before="240" w:beforeAutospacing="0" w:after="0" w:afterAutospacing="0"/>
        <w:rPr>
          <w:color w:val="000000"/>
        </w:rPr>
      </w:pPr>
      <w:r>
        <w:rPr>
          <w:b/>
          <w:bCs/>
          <w:color w:val="000000"/>
        </w:rPr>
        <w:t>Figure 2. Metabolisms in Lake Mendota and</w:t>
      </w:r>
      <w:r w:rsidR="005F1EC7">
        <w:rPr>
          <w:b/>
          <w:bCs/>
          <w:color w:val="000000"/>
        </w:rPr>
        <w:t xml:space="preserve"> Trout Bog. </w:t>
      </w:r>
      <w:r w:rsidR="00513FF7">
        <w:rPr>
          <w:bCs/>
          <w:color w:val="000000"/>
        </w:rPr>
        <w:t xml:space="preserve">A pathway was </w:t>
      </w:r>
      <w:r w:rsidR="00CD60E6">
        <w:rPr>
          <w:color w:val="000000"/>
        </w:rPr>
        <w:t xml:space="preserve">considered present when at least 50% of enzymes in a pathway were encoded in the genome and all enzymes unique to or required for the pathway were present. Putative pathway presence was aggregated by lake and phylum. This analysis can link potential functions identified in the metagenomes to taxonomic groups that may perform those functions. For example, MAGs that putatively fix carbon also likely fix nitrogen in both lakes. Similarly, putative degradation pathways for rhamnose, fucose, and galactose were frequently encoded within the same MAGs. </w:t>
      </w:r>
      <w:r w:rsidR="00CD60E6" w:rsidRPr="00C72B55">
        <w:rPr>
          <w:i/>
          <w:color w:val="000000"/>
        </w:rPr>
        <w:t>Proteobacteria</w:t>
      </w:r>
      <w:r w:rsidR="00CD60E6">
        <w:rPr>
          <w:color w:val="000000"/>
        </w:rPr>
        <w:t xml:space="preserve"> was split into classes due to the high diversity of this phylum.</w:t>
      </w:r>
      <w:r w:rsidR="00E60449">
        <w:rPr>
          <w:color w:val="000000"/>
        </w:rPr>
        <w:t xml:space="preserve"> Data for each genome can be found in Data S6.</w:t>
      </w:r>
    </w:p>
    <w:p w:rsidR="005F1EC7" w:rsidRDefault="005F1EC7" w:rsidP="00CD60E6">
      <w:pPr>
        <w:pStyle w:val="NormalWeb"/>
        <w:spacing w:before="240" w:beforeAutospacing="0" w:after="0" w:afterAutospacing="0"/>
        <w:rPr>
          <w:color w:val="000000"/>
        </w:rPr>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dbCAN</w:t>
      </w:r>
      <w:r w:rsidR="005D2D21">
        <w:rPr>
          <w:color w:val="000000"/>
        </w:rPr>
        <w:t>2</w:t>
      </w:r>
      <w:r>
        <w:rPr>
          <w:color w:val="000000"/>
        </w:rPr>
        <w:t xml:space="preserve">. </w:t>
      </w:r>
      <w:r w:rsidR="003D102A">
        <w:rPr>
          <w:color w:val="000000"/>
        </w:rPr>
        <w:t>GH</w:t>
      </w:r>
      <w:r>
        <w:rPr>
          <w:color w:val="000000"/>
        </w:rPr>
        <w:t xml:space="preserve"> coding density was calculated for each MAG and averaged by order and lake. While a few orders contained genes encoding glycoside hydrolases in all three sites, many orders were unique to each site. The orders</w:t>
      </w:r>
      <w:r w:rsidR="005E0A41">
        <w:rPr>
          <w:color w:val="000000"/>
        </w:rPr>
        <w:t xml:space="preserve"> with the highest coding densities</w:t>
      </w:r>
      <w:r>
        <w:rPr>
          <w:color w:val="000000"/>
        </w:rPr>
        <w:t xml:space="preserve"> were all found in the Trout Bog hypolimnion. Glycoside hydrolase diversity, an indicator of the range of substrates an organism can degrade, was significantly correlated with coding density (r2 = 0.</w:t>
      </w:r>
      <w:r w:rsidR="005D2D21">
        <w:rPr>
          <w:color w:val="000000"/>
        </w:rPr>
        <w:t xml:space="preserve">92, </w:t>
      </w:r>
      <w:proofErr w:type="gramStart"/>
      <w:r w:rsidR="005D2D21">
        <w:rPr>
          <w:color w:val="000000"/>
        </w:rPr>
        <w:t>p  &lt;</w:t>
      </w:r>
      <w:proofErr w:type="gramEnd"/>
      <w:r w:rsidR="005D2D21">
        <w:rPr>
          <w:color w:val="000000"/>
        </w:rPr>
        <w:t xml:space="preserve"> 2.2</w:t>
      </w:r>
      <w:r>
        <w:rPr>
          <w:color w:val="000000"/>
        </w:rPr>
        <w:t>x10</w:t>
      </w:r>
      <w:r w:rsidRPr="005D2D21">
        <w:rPr>
          <w:color w:val="000000"/>
          <w:vertAlign w:val="superscript"/>
        </w:rPr>
        <w:t>-</w:t>
      </w:r>
      <w:r w:rsidR="005D2D21" w:rsidRPr="005D2D21">
        <w:rPr>
          <w:color w:val="000000"/>
          <w:vertAlign w:val="superscript"/>
        </w:rPr>
        <w:t>16</w:t>
      </w:r>
      <w:r>
        <w:rPr>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5E0A41" w:rsidRDefault="005E0A41" w:rsidP="00CD60E6">
      <w:pPr>
        <w:pStyle w:val="NormalWeb"/>
        <w:spacing w:before="240" w:beforeAutospacing="0" w:after="0" w:afterAutospacing="0"/>
      </w:pPr>
    </w:p>
    <w:p w:rsidR="00803A2E" w:rsidRDefault="00087FC0" w:rsidP="00B44E2D">
      <w:pPr>
        <w:rPr>
          <w:color w:val="000000"/>
        </w:rPr>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5E0A41">
        <w:rPr>
          <w:color w:val="000000"/>
        </w:rPr>
        <w:t xml:space="preserve">To investigate potential functional changes over time in Lake Mendota, we compared the abundances of </w:t>
      </w:r>
      <w:r w:rsidR="005E0A41" w:rsidRPr="00803A2E">
        <w:rPr>
          <w:i/>
          <w:color w:val="000000"/>
        </w:rPr>
        <w:t>Cyanobacteria</w:t>
      </w:r>
      <w:r w:rsidR="005E0A41">
        <w:rPr>
          <w:color w:val="000000"/>
        </w:rPr>
        <w:t xml:space="preserve"> MAGs (approximated using read coverage normalized by genome length) to the abundances of nitrogen fixation marker genes (approximated using the number of BLAST hits to metagenomes normalized by metagenome size). Only the most abundant </w:t>
      </w:r>
      <w:r w:rsidR="005E0A41" w:rsidRPr="00803A2E">
        <w:rPr>
          <w:i/>
          <w:color w:val="000000"/>
        </w:rPr>
        <w:t>Cyanobacteria</w:t>
      </w:r>
      <w:r w:rsidR="005E0A41">
        <w:rPr>
          <w:color w:val="000000"/>
        </w:rPr>
        <w:t xml:space="preserve"> MAG is shown for </w:t>
      </w:r>
      <w:r w:rsidR="005E0A41">
        <w:rPr>
          <w:color w:val="000000"/>
        </w:rPr>
        <w:lastRenderedPageBreak/>
        <w:t xml:space="preserve">each year (panels A-E) because a single MAG was </w:t>
      </w:r>
      <w:r w:rsidR="00CB1D81">
        <w:rPr>
          <w:color w:val="000000"/>
        </w:rPr>
        <w:t xml:space="preserve">much </w:t>
      </w:r>
      <w:r w:rsidR="005E0A41">
        <w:rPr>
          <w:color w:val="000000"/>
        </w:rPr>
        <w:t>more abundant than the rest in each year. The marker genes used were TIGR1282, TIGR1286, and TIGR1287, encoding subunits of Mo-Fe nitrogenase, a</w:t>
      </w:r>
      <w:r w:rsidR="00A76DFA">
        <w:rPr>
          <w:color w:val="000000"/>
        </w:rPr>
        <w:t>s</w:t>
      </w:r>
      <w:r w:rsidR="005E0A41">
        <w:rPr>
          <w:color w:val="000000"/>
        </w:rPr>
        <w:t xml:space="preserve"> these were the most frequently observed nitrogenase markers in the Lake Mendota metagenomes (panels F-J). Significantly correlated trends over time were observed between the MAGs and the nitrogenase marker genes in 2008, 2011, and 2012. In years where there was no significant correlation, the dominant MAG did not contain genes indicative of the nitrogen fixation pathway. This suggests that </w:t>
      </w:r>
      <w:r w:rsidR="005E0A41" w:rsidRPr="00803A2E">
        <w:rPr>
          <w:i/>
          <w:color w:val="000000"/>
        </w:rPr>
        <w:t xml:space="preserve">Cyanobacteria </w:t>
      </w:r>
      <w:r w:rsidR="005E0A41">
        <w:rPr>
          <w:color w:val="000000"/>
        </w:rPr>
        <w:t>dynamics may be linked to the potential for nitrogen fixation in Lake Mendota.</w:t>
      </w:r>
    </w:p>
    <w:p w:rsidR="00803A2E" w:rsidRDefault="00803A2E" w:rsidP="00B44E2D">
      <w:pPr>
        <w:rPr>
          <w:color w:val="000000"/>
        </w:rPr>
      </w:pPr>
    </w:p>
    <w:p w:rsidR="00F46B90" w:rsidRPr="005F1EC7" w:rsidRDefault="00F46B90" w:rsidP="00B44E2D">
      <w:pPr>
        <w:rPr>
          <w:b/>
        </w:rPr>
      </w:pPr>
      <w:r w:rsidRPr="005F1EC7">
        <w:rPr>
          <w:b/>
        </w:rPr>
        <w:t>Supplemental Legends</w:t>
      </w:r>
    </w:p>
    <w:p w:rsidR="009770A7" w:rsidRDefault="009770A7" w:rsidP="00B44E2D">
      <w:pPr>
        <w:rPr>
          <w:color w:val="000000"/>
        </w:rPr>
      </w:pPr>
      <w:r>
        <w:rPr>
          <w:b/>
        </w:rPr>
        <w:t xml:space="preserve">Table S1. Additional chemical measurements in our study sites. </w:t>
      </w:r>
      <w:r w:rsidR="005F1EC7">
        <w:rPr>
          <w:color w:val="000000"/>
        </w:rPr>
        <w:t>Additional c</w:t>
      </w:r>
      <w:r w:rsidR="005E0A41">
        <w:rPr>
          <w:color w:val="000000"/>
        </w:rPr>
        <w:t>hemistry data was</w:t>
      </w:r>
      <w:r w:rsidR="005F1EC7" w:rsidRPr="00280EC2">
        <w:rPr>
          <w:color w:val="000000"/>
        </w:rPr>
        <w:t xml:space="preserv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F83FAD" w:rsidRDefault="00F83FAD" w:rsidP="00B44E2D">
      <w:pPr>
        <w:rPr>
          <w:color w:val="000000"/>
        </w:rPr>
      </w:pPr>
    </w:p>
    <w:p w:rsidR="005F1EC7" w:rsidRDefault="005F1EC7" w:rsidP="00B44E2D">
      <w:pPr>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F83FAD" w:rsidRDefault="00F83FAD" w:rsidP="00B44E2D">
      <w:pPr>
        <w:rPr>
          <w:color w:val="000000"/>
        </w:rPr>
      </w:pPr>
    </w:p>
    <w:p w:rsidR="00DE23D2" w:rsidRDefault="00DE23D2" w:rsidP="00DE23D2">
      <w:pPr>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Lake Mendota </w:t>
      </w:r>
      <w:r w:rsidR="005E0A41">
        <w:rPr>
          <w:color w:val="000000"/>
        </w:rPr>
        <w:t xml:space="preserve">time series </w:t>
      </w:r>
      <w:r>
        <w:rPr>
          <w:color w:val="000000"/>
        </w:rPr>
        <w:t xml:space="preserve">spans 2008-2012, while the Trout Bog time series spans 2007-2009. </w:t>
      </w:r>
      <w:r w:rsidR="007E786E">
        <w:rPr>
          <w:color w:val="000000"/>
        </w:rPr>
        <w:t>J</w:t>
      </w:r>
      <w:r>
        <w:rPr>
          <w:color w:val="000000"/>
        </w:rPr>
        <w:t xml:space="preserve">ust under 200 </w:t>
      </w:r>
      <w:proofErr w:type="gramStart"/>
      <w:r>
        <w:rPr>
          <w:color w:val="000000"/>
        </w:rPr>
        <w:t>medium</w:t>
      </w:r>
      <w:proofErr w:type="gramEnd"/>
      <w:r>
        <w:rPr>
          <w:color w:val="000000"/>
        </w:rPr>
        <w:t xml:space="preserve"> to high quality metagenome-assembled genomes</w:t>
      </w:r>
      <w:r w:rsidR="005E0A41">
        <w:rPr>
          <w:color w:val="000000"/>
        </w:rPr>
        <w:t xml:space="preserve"> (MAGs)</w:t>
      </w:r>
      <w:r w:rsidR="007E786E">
        <w:rPr>
          <w:color w:val="000000"/>
        </w:rPr>
        <w:t xml:space="preserve"> were produced</w:t>
      </w:r>
      <w:r>
        <w:rPr>
          <w:color w:val="000000"/>
        </w:rPr>
        <w:t>.</w:t>
      </w:r>
    </w:p>
    <w:p w:rsidR="00DE23D2" w:rsidRDefault="00DE23D2" w:rsidP="00B44E2D">
      <w:pPr>
        <w:rPr>
          <w:color w:val="000000"/>
        </w:rPr>
      </w:pPr>
    </w:p>
    <w:p w:rsidR="00876143" w:rsidRDefault="005F1EC7" w:rsidP="00B44E2D">
      <w:r w:rsidRPr="005F1EC7">
        <w:rPr>
          <w:b/>
          <w:color w:val="000000"/>
        </w:rPr>
        <w:t xml:space="preserve">Data S2. </w:t>
      </w:r>
      <w:r w:rsidR="00DE23D2" w:rsidRPr="00AC3224">
        <w:rPr>
          <w:b/>
        </w:rPr>
        <w:t>MAG metadata.</w:t>
      </w:r>
      <w:r w:rsidR="00DE23D2">
        <w:t xml:space="preserve"> Information about the completeness, size, and taxonomy of our MAGs, as well as thei</w:t>
      </w:r>
      <w:r w:rsidR="007E786E">
        <w:t>r IMG OIDs, are presented here.</w:t>
      </w:r>
    </w:p>
    <w:p w:rsidR="00F83FAD" w:rsidRDefault="00F83FAD" w:rsidP="00B44E2D">
      <w:pPr>
        <w:rPr>
          <w:color w:val="000000"/>
        </w:rPr>
      </w:pPr>
    </w:p>
    <w:p w:rsidR="009770A7" w:rsidRDefault="009770A7" w:rsidP="00B44E2D">
      <w:pPr>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F83FAD" w:rsidRDefault="00F83FAD" w:rsidP="00B44E2D">
      <w:pPr>
        <w:rPr>
          <w:color w:val="000000"/>
        </w:rPr>
      </w:pPr>
    </w:p>
    <w:p w:rsidR="00AC3224" w:rsidRDefault="00F83FAD" w:rsidP="00B44E2D">
      <w:r>
        <w:rPr>
          <w:b/>
        </w:rPr>
        <w:t>Data S3</w:t>
      </w:r>
      <w:r w:rsidR="00AC3224" w:rsidRPr="00AC3224">
        <w:rPr>
          <w:b/>
        </w:rPr>
        <w:t xml:space="preserve">. </w:t>
      </w:r>
      <w:r w:rsidR="00DE23D2" w:rsidRPr="00AC3224">
        <w:rPr>
          <w:b/>
        </w:rPr>
        <w:t>Average nucleotide identity between MAGs.</w:t>
      </w:r>
      <w:r w:rsidR="00DE23D2">
        <w:t xml:space="preserve"> Average nucleotide identity (ANI) was calculated between all MAGs in our dataset. MAGs with extremely high ANIs (&gt;97%) are likely from the same populations.</w:t>
      </w:r>
    </w:p>
    <w:p w:rsidR="00F83FAD" w:rsidRDefault="00F83FAD" w:rsidP="00B44E2D"/>
    <w:p w:rsidR="00F83FAD" w:rsidRDefault="00F83FAD" w:rsidP="00B44E2D">
      <w:r>
        <w:rPr>
          <w:b/>
        </w:rPr>
        <w:t>Data S4</w:t>
      </w:r>
      <w:r w:rsidR="00AC3224" w:rsidRPr="00AC3224">
        <w:rPr>
          <w:b/>
        </w:rPr>
        <w:t xml:space="preserve">. </w:t>
      </w:r>
      <w:r w:rsidR="00DE23D2" w:rsidRPr="005F1EC7">
        <w:rPr>
          <w:b/>
          <w:color w:val="000000"/>
        </w:rPr>
        <w:t>Functional marker genes</w:t>
      </w:r>
      <w:r w:rsidR="00DE23D2">
        <w:rPr>
          <w:b/>
          <w:color w:val="000000"/>
        </w:rPr>
        <w:t xml:space="preserve"> used in this study</w:t>
      </w:r>
      <w:r w:rsidR="00DE23D2" w:rsidRPr="005F1EC7">
        <w:rPr>
          <w:b/>
          <w:color w:val="000000"/>
        </w:rPr>
        <w:t>.</w:t>
      </w:r>
      <w:r w:rsidR="00DE23D2">
        <w:rPr>
          <w:color w:val="000000"/>
        </w:rPr>
        <w:t xml:space="preserve"> </w:t>
      </w:r>
      <w:r w:rsidR="00DE23D2">
        <w:t xml:space="preserve">This dataset lists the TIGRFAM, COG, or PFAM IDs of sequences used as functional marker genes to analyze how gene content differs by site. </w:t>
      </w:r>
    </w:p>
    <w:p w:rsidR="00DE23D2" w:rsidRDefault="00DE23D2" w:rsidP="00B44E2D"/>
    <w:p w:rsidR="00DE23D2" w:rsidRDefault="00DE23D2" w:rsidP="00DE23D2">
      <w:r>
        <w:rPr>
          <w:b/>
        </w:rPr>
        <w:t>Data S5</w:t>
      </w:r>
      <w:r w:rsidRPr="00AC3224">
        <w:rPr>
          <w:b/>
        </w:rPr>
        <w:t>. 16S rRNA</w:t>
      </w:r>
      <w:r w:rsidR="007E786E">
        <w:rPr>
          <w:b/>
        </w:rPr>
        <w:t xml:space="preserve"> gene</w:t>
      </w:r>
      <w:r w:rsidRPr="00AC3224">
        <w:rPr>
          <w:b/>
        </w:rPr>
        <w:t xml:space="preserve"> amplicon sequencing of our samples.</w:t>
      </w:r>
      <w:r>
        <w:t xml:space="preserve"> 16S sequencing was performed over the time series to assess community composition in our study sites. The resulting OTU tables and taxonomic classifications are presented here.</w:t>
      </w:r>
    </w:p>
    <w:p w:rsidR="00E60449" w:rsidRDefault="00E60449" w:rsidP="00DE23D2"/>
    <w:p w:rsidR="00E60449" w:rsidRDefault="00E60449" w:rsidP="00DE23D2">
      <w:r w:rsidRPr="00E60449">
        <w:rPr>
          <w:b/>
        </w:rPr>
        <w:t xml:space="preserve">Data S6. Predicted pathways by MAG. </w:t>
      </w:r>
      <w:r w:rsidRPr="00E60449">
        <w:t xml:space="preserve">This </w:t>
      </w:r>
      <w:r>
        <w:t>dataset is the input to Figure 2 and contains pathway completeness estimates for each MAG individually.</w:t>
      </w:r>
    </w:p>
    <w:p w:rsidR="00DE23D2" w:rsidRDefault="00DE23D2" w:rsidP="00B44E2D"/>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EC0B3F" w:rsidRDefault="00326033" w:rsidP="00B44E2D">
      <w:pPr>
        <w:rPr>
          <w:color w:val="000000"/>
        </w:rPr>
      </w:pPr>
      <w:r w:rsidRPr="00326033">
        <w:rPr>
          <w:b/>
        </w:rPr>
        <w:t>Figure S2.</w:t>
      </w:r>
      <w:r>
        <w:t xml:space="preserve"> </w:t>
      </w:r>
      <w:r w:rsidR="009D38A1" w:rsidRPr="00EC0B3F">
        <w:rPr>
          <w:b/>
          <w:color w:val="000000"/>
        </w:rPr>
        <w:t>Abundance of phyla by MAG read coverage.</w:t>
      </w:r>
      <w:r w:rsidR="009D38A1">
        <w:rPr>
          <w:b/>
          <w:color w:val="000000"/>
        </w:rPr>
        <w:t xml:space="preserve"> </w:t>
      </w:r>
      <w:r w:rsidR="009D38A1">
        <w:rPr>
          <w:color w:val="000000"/>
        </w:rPr>
        <w:t xml:space="preserve">We used </w:t>
      </w:r>
      <w:proofErr w:type="gramStart"/>
      <w:r w:rsidR="009D38A1">
        <w:rPr>
          <w:color w:val="000000"/>
        </w:rPr>
        <w:t>read</w:t>
      </w:r>
      <w:proofErr w:type="gramEnd"/>
      <w:r w:rsidR="009D38A1">
        <w:rPr>
          <w:color w:val="000000"/>
        </w:rPr>
        <w:t xml:space="preserve"> coverage normalized by MAG and metagenome size to approximate the abundance of our MAGs. MAGs were recovered from diverse freshwater phyla. The abundances of phyla represented by MAGs differed by lake and layer. MAGs were classified using </w:t>
      </w:r>
      <w:proofErr w:type="spellStart"/>
      <w:r w:rsidR="009D38A1">
        <w:rPr>
          <w:color w:val="000000"/>
        </w:rPr>
        <w:t>Phylosift</w:t>
      </w:r>
      <w:proofErr w:type="spellEnd"/>
      <w:r w:rsidR="009D38A1">
        <w:rPr>
          <w:color w:val="000000"/>
        </w:rPr>
        <w:t xml:space="preserve">, and </w:t>
      </w:r>
      <w:r w:rsidR="009D38A1" w:rsidRPr="00C72B55">
        <w:rPr>
          <w:i/>
          <w:color w:val="000000"/>
        </w:rPr>
        <w:t>Proteobacteria</w:t>
      </w:r>
      <w:r w:rsidR="009D38A1">
        <w:rPr>
          <w:color w:val="000000"/>
        </w:rPr>
        <w:t xml:space="preserve"> was split into classes due to the high diversity of this phylum. </w:t>
      </w:r>
    </w:p>
    <w:p w:rsidR="00EC0B3F" w:rsidRDefault="00EC0B3F" w:rsidP="00B44E2D">
      <w:pPr>
        <w:rPr>
          <w:color w:val="000000"/>
        </w:rPr>
      </w:pPr>
    </w:p>
    <w:p w:rsidR="00F83FAD" w:rsidRDefault="00EC0B3F" w:rsidP="00B44E2D">
      <w:pPr>
        <w:rPr>
          <w:color w:val="000000"/>
        </w:rPr>
      </w:pPr>
      <w:r w:rsidRPr="00EC0B3F">
        <w:rPr>
          <w:b/>
          <w:color w:val="000000"/>
        </w:rPr>
        <w:t xml:space="preserve">Figure S3. </w:t>
      </w:r>
      <w:r w:rsidR="009D38A1">
        <w:rPr>
          <w:b/>
          <w:bCs/>
          <w:color w:val="000000"/>
        </w:rPr>
        <w:t xml:space="preserve">16S rRNA gene amplicon results. </w:t>
      </w:r>
      <w:bookmarkStart w:id="8" w:name="_GoBack"/>
      <w:r w:rsidR="009D38A1">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rsidR="009D38A1">
        <w:t xml:space="preserve">The 16S V6-V8 region was targeted in Trout Bog, while the V4 region was targeted in Lake Mendota. </w:t>
      </w:r>
      <w:r w:rsidR="009D38A1" w:rsidRPr="00C72B55">
        <w:rPr>
          <w:i/>
          <w:color w:val="000000"/>
        </w:rPr>
        <w:t>Proteobacteria</w:t>
      </w:r>
      <w:r w:rsidR="009D38A1">
        <w:rPr>
          <w:color w:val="000000"/>
        </w:rPr>
        <w:t xml:space="preserve"> was split into classes due to the high diversity of this phylum. </w:t>
      </w:r>
    </w:p>
    <w:p w:rsidR="009D38A1" w:rsidRDefault="009D38A1" w:rsidP="00B44E2D"/>
    <w:bookmarkEnd w:id="8"/>
    <w:p w:rsidR="00911D03" w:rsidRDefault="00911D03" w:rsidP="00B44E2D">
      <w:r w:rsidRPr="00522F81">
        <w:rPr>
          <w:b/>
        </w:rPr>
        <w:t xml:space="preserve">Data S7. </w:t>
      </w:r>
      <w:proofErr w:type="spellStart"/>
      <w:r w:rsidR="00522F81" w:rsidRPr="00522F81">
        <w:rPr>
          <w:b/>
        </w:rPr>
        <w:t>CAZyme</w:t>
      </w:r>
      <w:proofErr w:type="spellEnd"/>
      <w:r w:rsidR="00522F81" w:rsidRPr="00522F81">
        <w:rPr>
          <w:b/>
        </w:rPr>
        <w:t xml:space="preserve"> annotations in the MAGs.</w:t>
      </w:r>
      <w:r w:rsidR="00522F81">
        <w:t xml:space="preserve"> To assess the potential to degrade complex carbon compounds, we annotated carbohydrate active enzymes in our MAGs using dbCAN2. The output of dbCAN2 for each MAG is presented here.</w:t>
      </w:r>
    </w:p>
    <w:p w:rsidR="008853A5" w:rsidRDefault="00046BFF">
      <w:pPr>
        <w:pStyle w:val="Heading1"/>
      </w:pPr>
      <w:r>
        <w:t>References</w:t>
      </w:r>
    </w:p>
    <w:p w:rsidR="006F00F3" w:rsidRPr="006F00F3" w:rsidRDefault="008E64BD" w:rsidP="006F00F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F00F3" w:rsidRPr="006F00F3">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6F00F3" w:rsidRPr="006F00F3">
        <w:rPr>
          <w:i/>
          <w:iCs/>
          <w:noProof/>
        </w:rPr>
        <w:t>Nature Communications</w:t>
      </w:r>
      <w:r w:rsidR="006F00F3" w:rsidRPr="006F00F3">
        <w:rPr>
          <w:noProof/>
        </w:rPr>
        <w:t xml:space="preserve"> 7:1–11. DOI: 10.1038/ncomms13219.</w:t>
      </w:r>
    </w:p>
    <w:p w:rsidR="006F00F3" w:rsidRPr="006F00F3" w:rsidRDefault="006F00F3" w:rsidP="006F00F3">
      <w:pPr>
        <w:widowControl w:val="0"/>
        <w:autoSpaceDE w:val="0"/>
        <w:autoSpaceDN w:val="0"/>
        <w:adjustRightInd w:val="0"/>
        <w:ind w:left="480" w:hanging="480"/>
        <w:rPr>
          <w:noProof/>
        </w:rPr>
      </w:pPr>
      <w:r w:rsidRPr="006F00F3">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6F00F3">
        <w:rPr>
          <w:i/>
          <w:iCs/>
          <w:noProof/>
        </w:rPr>
        <w:t>The ISME Journal</w:t>
      </w:r>
      <w:r w:rsidRPr="006F00F3">
        <w:rPr>
          <w:noProof/>
        </w:rPr>
        <w:t xml:space="preserve"> 10:1589–1601. DOI: 10.1038/ismej.2015.241.</w:t>
      </w:r>
    </w:p>
    <w:p w:rsidR="006F00F3" w:rsidRPr="006F00F3" w:rsidRDefault="006F00F3" w:rsidP="006F00F3">
      <w:pPr>
        <w:widowControl w:val="0"/>
        <w:autoSpaceDE w:val="0"/>
        <w:autoSpaceDN w:val="0"/>
        <w:adjustRightInd w:val="0"/>
        <w:ind w:left="480" w:hanging="480"/>
        <w:rPr>
          <w:noProof/>
        </w:rPr>
      </w:pPr>
      <w:r w:rsidRPr="006F00F3">
        <w:rPr>
          <w:noProof/>
        </w:rPr>
        <w:t xml:space="preserve">Beversdorf LJ., Chaston SD., Miller TR., McMahon KD. 2015. Microcystin mcyA and mcyE gene abundances are not appropriate indicators of microcystin concentrations in lakes. </w:t>
      </w:r>
      <w:r w:rsidRPr="006F00F3">
        <w:rPr>
          <w:i/>
          <w:iCs/>
          <w:noProof/>
        </w:rPr>
        <w:t>PLOS ONE</w:t>
      </w:r>
      <w:r w:rsidRPr="006F00F3">
        <w:rPr>
          <w:noProof/>
        </w:rPr>
        <w:t xml:space="preserve"> 10:1–18. DOI: 10.1371/journal.pone.0125353.</w:t>
      </w:r>
    </w:p>
    <w:p w:rsidR="006F00F3" w:rsidRPr="006F00F3" w:rsidRDefault="006F00F3" w:rsidP="006F00F3">
      <w:pPr>
        <w:widowControl w:val="0"/>
        <w:autoSpaceDE w:val="0"/>
        <w:autoSpaceDN w:val="0"/>
        <w:adjustRightInd w:val="0"/>
        <w:ind w:left="480" w:hanging="480"/>
        <w:rPr>
          <w:noProof/>
        </w:rPr>
      </w:pPr>
      <w:r w:rsidRPr="006F00F3">
        <w:rPr>
          <w:noProof/>
        </w:rPr>
        <w:t xml:space="preserve">Beversdorf LJ., Miller TR., McMahon KD. 2013. The Role of Nitrogen Fixation in Cyanobacterial Bloom Toxicity in a Temperate , Eutrophic Lake. </w:t>
      </w:r>
      <w:r w:rsidRPr="006F00F3">
        <w:rPr>
          <w:i/>
          <w:iCs/>
          <w:noProof/>
        </w:rPr>
        <w:t>PLOS ONE</w:t>
      </w:r>
      <w:r w:rsidRPr="006F00F3">
        <w:rPr>
          <w:noProof/>
        </w:rPr>
        <w:t xml:space="preserve"> 8:1–11. DOI: 10.1371/journal.pone.0056103.</w:t>
      </w:r>
    </w:p>
    <w:p w:rsidR="006F00F3" w:rsidRPr="006F00F3" w:rsidRDefault="006F00F3" w:rsidP="006F00F3">
      <w:pPr>
        <w:widowControl w:val="0"/>
        <w:autoSpaceDE w:val="0"/>
        <w:autoSpaceDN w:val="0"/>
        <w:adjustRightInd w:val="0"/>
        <w:ind w:left="480" w:hanging="480"/>
        <w:rPr>
          <w:noProof/>
        </w:rPr>
      </w:pPr>
      <w:r w:rsidRPr="006F00F3">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6F00F3">
        <w:rPr>
          <w:i/>
          <w:iCs/>
          <w:noProof/>
        </w:rPr>
        <w:t>International Journal of Systematic and Evolutionary Microbiology</w:t>
      </w:r>
      <w:r w:rsidRPr="006F00F3">
        <w:rPr>
          <w:noProof/>
        </w:rPr>
        <w:t xml:space="preserve"> 67:1191–1205. DOI: 10.1099/ijsem.0.001927.</w:t>
      </w:r>
    </w:p>
    <w:p w:rsidR="006F00F3" w:rsidRPr="006F00F3" w:rsidRDefault="006F00F3" w:rsidP="006F00F3">
      <w:pPr>
        <w:widowControl w:val="0"/>
        <w:autoSpaceDE w:val="0"/>
        <w:autoSpaceDN w:val="0"/>
        <w:adjustRightInd w:val="0"/>
        <w:ind w:left="480" w:hanging="480"/>
        <w:rPr>
          <w:noProof/>
        </w:rPr>
      </w:pPr>
      <w:r w:rsidRPr="006F00F3">
        <w:rPr>
          <w:noProof/>
        </w:rPr>
        <w:t xml:space="preserve">Boisvert S., Raymond F., Godzaridis É., Laviolette F., Corbeil J. 2012. Ray Meta: scalable de novo metagenome assembly and profiling. </w:t>
      </w:r>
      <w:r w:rsidRPr="006F00F3">
        <w:rPr>
          <w:i/>
          <w:iCs/>
          <w:noProof/>
        </w:rPr>
        <w:t>Genome Biology</w:t>
      </w:r>
      <w:r w:rsidRPr="006F00F3">
        <w:rPr>
          <w:noProof/>
        </w:rPr>
        <w:t xml:space="preserve"> 13:1–13. DOI: 10.1186/gb-</w:t>
      </w:r>
      <w:r w:rsidRPr="006F00F3">
        <w:rPr>
          <w:noProof/>
        </w:rPr>
        <w:lastRenderedPageBreak/>
        <w:t>2012-13-12-r122.</w:t>
      </w:r>
    </w:p>
    <w:p w:rsidR="006F00F3" w:rsidRPr="006F00F3" w:rsidRDefault="006F00F3" w:rsidP="006F00F3">
      <w:pPr>
        <w:widowControl w:val="0"/>
        <w:autoSpaceDE w:val="0"/>
        <w:autoSpaceDN w:val="0"/>
        <w:adjustRightInd w:val="0"/>
        <w:ind w:left="480" w:hanging="480"/>
        <w:rPr>
          <w:noProof/>
        </w:rPr>
      </w:pPr>
      <w:r w:rsidRPr="006F00F3">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6F00F3">
        <w:rPr>
          <w:i/>
          <w:iCs/>
          <w:noProof/>
        </w:rPr>
        <w:t>Nature Biotechnology</w:t>
      </w:r>
      <w:r w:rsidRPr="006F00F3">
        <w:rPr>
          <w:noProof/>
        </w:rPr>
        <w:t xml:space="preserve"> 35:725–731. DOI: 10.1038/nbt.3893.</w:t>
      </w:r>
    </w:p>
    <w:p w:rsidR="006F00F3" w:rsidRPr="006F00F3" w:rsidRDefault="006F00F3" w:rsidP="006F00F3">
      <w:pPr>
        <w:widowControl w:val="0"/>
        <w:autoSpaceDE w:val="0"/>
        <w:autoSpaceDN w:val="0"/>
        <w:adjustRightInd w:val="0"/>
        <w:ind w:left="480" w:hanging="480"/>
        <w:rPr>
          <w:noProof/>
        </w:rPr>
      </w:pPr>
      <w:r w:rsidRPr="006F00F3">
        <w:rPr>
          <w:noProof/>
        </w:rPr>
        <w:t xml:space="preserve">Bowles MW., Mogollon JM., Kasten S., Zabel M., Hinrichs K-U. 2014. Global rates of marine sulfate reduction and implications for sub-sea-floor metabolic activities. </w:t>
      </w:r>
      <w:r w:rsidRPr="006F00F3">
        <w:rPr>
          <w:i/>
          <w:iCs/>
          <w:noProof/>
        </w:rPr>
        <w:t>Science Express Reports</w:t>
      </w:r>
      <w:r w:rsidRPr="006F00F3">
        <w:rPr>
          <w:noProof/>
        </w:rPr>
        <w:t>. DOI: 10.1038/35351.</w:t>
      </w:r>
    </w:p>
    <w:p w:rsidR="006F00F3" w:rsidRPr="006F00F3" w:rsidRDefault="006F00F3" w:rsidP="006F00F3">
      <w:pPr>
        <w:widowControl w:val="0"/>
        <w:autoSpaceDE w:val="0"/>
        <w:autoSpaceDN w:val="0"/>
        <w:adjustRightInd w:val="0"/>
        <w:ind w:left="480" w:hanging="480"/>
        <w:rPr>
          <w:noProof/>
        </w:rPr>
      </w:pPr>
      <w:r w:rsidRPr="006F00F3">
        <w:rPr>
          <w:noProof/>
        </w:rPr>
        <w:t xml:space="preserve">Bowman JP., Sly LI., Stackebrandt E. 1995. The phylogenetic position of the family Methylococcaceae. </w:t>
      </w:r>
      <w:r w:rsidRPr="006F00F3">
        <w:rPr>
          <w:i/>
          <w:iCs/>
          <w:noProof/>
        </w:rPr>
        <w:t>International Journal of Systematic Bacteriology</w:t>
      </w:r>
      <w:r w:rsidRPr="006F00F3">
        <w:rPr>
          <w:noProof/>
        </w:rPr>
        <w:t xml:space="preserve"> 45:182–5. DOI: 10.1099/00207713-45-3-622a.</w:t>
      </w:r>
    </w:p>
    <w:p w:rsidR="006F00F3" w:rsidRPr="006F00F3" w:rsidRDefault="006F00F3" w:rsidP="006F00F3">
      <w:pPr>
        <w:widowControl w:val="0"/>
        <w:autoSpaceDE w:val="0"/>
        <w:autoSpaceDN w:val="0"/>
        <w:adjustRightInd w:val="0"/>
        <w:ind w:left="480" w:hanging="480"/>
        <w:rPr>
          <w:noProof/>
        </w:rPr>
      </w:pPr>
      <w:r w:rsidRPr="006F00F3">
        <w:rPr>
          <w:noProof/>
        </w:rPr>
        <w:t xml:space="preserve">Al Bulushi I., Poole S., Deeth HC., Dykes GA. 2009. Biogenic amines in fish: Roles in intoxication, spoilage, and nitrosamine formation-A review. </w:t>
      </w:r>
      <w:r w:rsidRPr="006F00F3">
        <w:rPr>
          <w:i/>
          <w:iCs/>
          <w:noProof/>
        </w:rPr>
        <w:t>Critical Reviews in Food Science and Nutrition</w:t>
      </w:r>
      <w:r w:rsidRPr="006F00F3">
        <w:rPr>
          <w:noProof/>
        </w:rPr>
        <w:t xml:space="preserve"> 49:369–377. DOI: 10.1080/10408390802067514.</w:t>
      </w:r>
    </w:p>
    <w:p w:rsidR="006F00F3" w:rsidRPr="006F00F3" w:rsidRDefault="006F00F3" w:rsidP="006F00F3">
      <w:pPr>
        <w:widowControl w:val="0"/>
        <w:autoSpaceDE w:val="0"/>
        <w:autoSpaceDN w:val="0"/>
        <w:adjustRightInd w:val="0"/>
        <w:ind w:left="480" w:hanging="480"/>
        <w:rPr>
          <w:noProof/>
        </w:rPr>
      </w:pPr>
      <w:r w:rsidRPr="006F00F3">
        <w:rPr>
          <w:noProof/>
        </w:rPr>
        <w:t xml:space="preserve">Butman D., Stackpoole S., Stets E., McDonald CP., Clow DW., Striegl RG. 2015. Aquatic carbon cycling in the conterminous United States and implications for terrestrial carbon accounting. </w:t>
      </w:r>
      <w:r w:rsidRPr="006F00F3">
        <w:rPr>
          <w:i/>
          <w:iCs/>
          <w:noProof/>
        </w:rPr>
        <w:t>Proceedings of the National Academy of Sciences</w:t>
      </w:r>
      <w:r w:rsidRPr="006F00F3">
        <w:rPr>
          <w:noProof/>
        </w:rPr>
        <w:t>:1–6. DOI: 10.1073/pnas.1512651112.</w:t>
      </w:r>
    </w:p>
    <w:p w:rsidR="006F00F3" w:rsidRPr="006F00F3" w:rsidRDefault="006F00F3" w:rsidP="006F00F3">
      <w:pPr>
        <w:widowControl w:val="0"/>
        <w:autoSpaceDE w:val="0"/>
        <w:autoSpaceDN w:val="0"/>
        <w:adjustRightInd w:val="0"/>
        <w:ind w:left="480" w:hanging="480"/>
        <w:rPr>
          <w:noProof/>
        </w:rPr>
      </w:pPr>
      <w:r w:rsidRPr="006F00F3">
        <w:rPr>
          <w:noProof/>
        </w:rPr>
        <w:t xml:space="preserve">Cabello-Yeves PJ., Zemskaya TI., Rosselli R., Coutinho FH., Zakharenko AS., Blinov V V., Rodriguez-Valera F., Drake HL. 2018. </w:t>
      </w:r>
      <w:r w:rsidRPr="006F00F3">
        <w:rPr>
          <w:i/>
          <w:iCs/>
          <w:noProof/>
        </w:rPr>
        <w:t>Genomes of Novel Microbial Lineages Assembled from the Sub-Ice Waters of Lake Baikal ENVIRONMENTAL MICROBIOLOGY crossm Downloaded from</w:t>
      </w:r>
      <w:r w:rsidRPr="006F00F3">
        <w:rPr>
          <w:noProof/>
        </w:rPr>
        <w:t>.</w:t>
      </w:r>
    </w:p>
    <w:p w:rsidR="006F00F3" w:rsidRPr="006F00F3" w:rsidRDefault="006F00F3" w:rsidP="006F00F3">
      <w:pPr>
        <w:widowControl w:val="0"/>
        <w:autoSpaceDE w:val="0"/>
        <w:autoSpaceDN w:val="0"/>
        <w:adjustRightInd w:val="0"/>
        <w:ind w:left="480" w:hanging="480"/>
        <w:rPr>
          <w:noProof/>
        </w:rPr>
      </w:pPr>
      <w:r w:rsidRPr="006F00F3">
        <w:rPr>
          <w:noProof/>
        </w:rPr>
        <w:t xml:space="preserve">Camacho C., Coulouris G., Avagyan V., Ma N., Papadopoulos J., Bealer K., Madden TL. 2009. BLAST plus : architecture and applications. </w:t>
      </w:r>
      <w:r w:rsidRPr="006F00F3">
        <w:rPr>
          <w:i/>
          <w:iCs/>
          <w:noProof/>
        </w:rPr>
        <w:t>BMC Bioinformatics</w:t>
      </w:r>
      <w:r w:rsidRPr="006F00F3">
        <w:rPr>
          <w:noProof/>
        </w:rPr>
        <w:t xml:space="preserve"> 10:1–9. DOI: Artn 421\nDoi 10.1186/1471-2105-10-421.</w:t>
      </w:r>
    </w:p>
    <w:p w:rsidR="006F00F3" w:rsidRPr="006F00F3" w:rsidRDefault="006F00F3" w:rsidP="006F00F3">
      <w:pPr>
        <w:widowControl w:val="0"/>
        <w:autoSpaceDE w:val="0"/>
        <w:autoSpaceDN w:val="0"/>
        <w:adjustRightInd w:val="0"/>
        <w:ind w:left="480" w:hanging="480"/>
        <w:rPr>
          <w:noProof/>
        </w:rPr>
      </w:pPr>
      <w:r w:rsidRPr="006F00F3">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6F00F3">
        <w:rPr>
          <w:i/>
          <w:iCs/>
          <w:noProof/>
        </w:rPr>
        <w:t>The ISME Journal</w:t>
      </w:r>
      <w:r w:rsidRPr="006F00F3">
        <w:rPr>
          <w:noProof/>
        </w:rPr>
        <w:t xml:space="preserve"> 6:1621–1624. DOI: 10.1038/ismej.2012.8.</w:t>
      </w:r>
    </w:p>
    <w:p w:rsidR="006F00F3" w:rsidRPr="006F00F3" w:rsidRDefault="006F00F3" w:rsidP="006F00F3">
      <w:pPr>
        <w:widowControl w:val="0"/>
        <w:autoSpaceDE w:val="0"/>
        <w:autoSpaceDN w:val="0"/>
        <w:adjustRightInd w:val="0"/>
        <w:ind w:left="480" w:hanging="480"/>
        <w:rPr>
          <w:noProof/>
        </w:rPr>
      </w:pPr>
      <w:r w:rsidRPr="006F00F3">
        <w:rPr>
          <w:noProof/>
        </w:rPr>
        <w:t xml:space="preserve">Chistoserdova L., Kalyuzhnaya MG., Lidstrom ME. 2009. The Expanding World of Methylotrophic Metabolism. </w:t>
      </w:r>
      <w:r w:rsidRPr="006F00F3">
        <w:rPr>
          <w:i/>
          <w:iCs/>
          <w:noProof/>
        </w:rPr>
        <w:t>Annual Review of Microbiology</w:t>
      </w:r>
      <w:r w:rsidRPr="006F00F3">
        <w:rPr>
          <w:noProof/>
        </w:rPr>
        <w:t xml:space="preserve"> 63:477–499. DOI: 10.1146/annurev.micro.091208.073600.The.</w:t>
      </w:r>
    </w:p>
    <w:p w:rsidR="006F00F3" w:rsidRPr="006F00F3" w:rsidRDefault="006F00F3" w:rsidP="006F00F3">
      <w:pPr>
        <w:widowControl w:val="0"/>
        <w:autoSpaceDE w:val="0"/>
        <w:autoSpaceDN w:val="0"/>
        <w:adjustRightInd w:val="0"/>
        <w:ind w:left="480" w:hanging="480"/>
        <w:rPr>
          <w:noProof/>
        </w:rPr>
      </w:pPr>
      <w:r w:rsidRPr="006F00F3">
        <w:rPr>
          <w:noProof/>
        </w:rPr>
        <w:t xml:space="preserve">Cole JJ., Prairie YT., Caraco NF., McDowell WH., Tranvik LJ., Striegl RG., Duarte CM., Kortelainen P., Downing JA., Middelburg JJ., Melack J. 2007. Plumbing the Global Carbon Cycle: Integrating Inland Waters into the Terrestrial Carbon Budget. </w:t>
      </w:r>
      <w:r w:rsidRPr="006F00F3">
        <w:rPr>
          <w:i/>
          <w:iCs/>
          <w:noProof/>
        </w:rPr>
        <w:t>Ecosystems</w:t>
      </w:r>
      <w:r w:rsidRPr="006F00F3">
        <w:rPr>
          <w:noProof/>
        </w:rPr>
        <w:t xml:space="preserve"> 10:172–185. DOI: 10.1007/s10021-006-9013-8.</w:t>
      </w:r>
    </w:p>
    <w:p w:rsidR="006F00F3" w:rsidRPr="006F00F3" w:rsidRDefault="006F00F3" w:rsidP="006F00F3">
      <w:pPr>
        <w:widowControl w:val="0"/>
        <w:autoSpaceDE w:val="0"/>
        <w:autoSpaceDN w:val="0"/>
        <w:adjustRightInd w:val="0"/>
        <w:ind w:left="480" w:hanging="480"/>
        <w:rPr>
          <w:noProof/>
        </w:rPr>
      </w:pPr>
      <w:r w:rsidRPr="006F00F3">
        <w:rPr>
          <w:noProof/>
        </w:rPr>
        <w:t xml:space="preserve">Darling AE., Jospin G., Lowe E., Matsen FA., Bik HM., Eisen JA. 2014. PhyloSift: phylogenetic analysis of genomes and metagenomes. </w:t>
      </w:r>
      <w:r w:rsidRPr="006F00F3">
        <w:rPr>
          <w:i/>
          <w:iCs/>
          <w:noProof/>
        </w:rPr>
        <w:t>PeerJ</w:t>
      </w:r>
      <w:r w:rsidRPr="006F00F3">
        <w:rPr>
          <w:noProof/>
        </w:rPr>
        <w:t xml:space="preserve"> 2:e243. DOI: 10.7717/peerj.243.</w:t>
      </w:r>
    </w:p>
    <w:p w:rsidR="006F00F3" w:rsidRPr="006F00F3" w:rsidRDefault="006F00F3" w:rsidP="006F00F3">
      <w:pPr>
        <w:widowControl w:val="0"/>
        <w:autoSpaceDE w:val="0"/>
        <w:autoSpaceDN w:val="0"/>
        <w:adjustRightInd w:val="0"/>
        <w:ind w:left="480" w:hanging="480"/>
        <w:rPr>
          <w:noProof/>
        </w:rPr>
      </w:pPr>
      <w:r w:rsidRPr="006F00F3">
        <w:rPr>
          <w:noProof/>
        </w:rPr>
        <w:t xml:space="preserve">DeSantis TZ., Hugenholtz P., Larsen N., Rojas M., Brodie EL., Keller K., Huber T., Dalevi D., </w:t>
      </w:r>
      <w:r w:rsidRPr="006F00F3">
        <w:rPr>
          <w:noProof/>
        </w:rPr>
        <w:lastRenderedPageBreak/>
        <w:t xml:space="preserve">Hu P., Andersen GL. 2006. Greengenes, a chimera-checked 16S rRNA gene database and workbench compatible with ARB. </w:t>
      </w:r>
      <w:r w:rsidRPr="006F00F3">
        <w:rPr>
          <w:i/>
          <w:iCs/>
          <w:noProof/>
        </w:rPr>
        <w:t>Applied and Environmental Microbiology</w:t>
      </w:r>
      <w:r w:rsidRPr="006F00F3">
        <w:rPr>
          <w:noProof/>
        </w:rPr>
        <w:t xml:space="preserve"> 72:5069–5072. DOI: 10.1128/AEM.03006-05.</w:t>
      </w:r>
    </w:p>
    <w:p w:rsidR="006F00F3" w:rsidRPr="006F00F3" w:rsidRDefault="006F00F3" w:rsidP="006F00F3">
      <w:pPr>
        <w:widowControl w:val="0"/>
        <w:autoSpaceDE w:val="0"/>
        <w:autoSpaceDN w:val="0"/>
        <w:adjustRightInd w:val="0"/>
        <w:ind w:left="480" w:hanging="480"/>
        <w:rPr>
          <w:noProof/>
        </w:rPr>
      </w:pPr>
      <w:r w:rsidRPr="006F00F3">
        <w:rPr>
          <w:noProof/>
        </w:rPr>
        <w:t xml:space="preserve">Eiler A., Bertilsson S. 2004. Composition of freshwater bacterial communities associated with cyanobacterial blooms in four Swedish lakes. </w:t>
      </w:r>
      <w:r w:rsidRPr="006F00F3">
        <w:rPr>
          <w:i/>
          <w:iCs/>
          <w:noProof/>
        </w:rPr>
        <w:t>Environmental Microbiology</w:t>
      </w:r>
      <w:r w:rsidRPr="006F00F3">
        <w:rPr>
          <w:noProof/>
        </w:rPr>
        <w:t xml:space="preserve"> 6:1228–1243. DOI: 10.1111/j.1462-2920.2004.00657.x.</w:t>
      </w:r>
    </w:p>
    <w:p w:rsidR="006F00F3" w:rsidRPr="006F00F3" w:rsidRDefault="006F00F3" w:rsidP="006F00F3">
      <w:pPr>
        <w:widowControl w:val="0"/>
        <w:autoSpaceDE w:val="0"/>
        <w:autoSpaceDN w:val="0"/>
        <w:adjustRightInd w:val="0"/>
        <w:ind w:left="480" w:hanging="480"/>
        <w:rPr>
          <w:noProof/>
        </w:rPr>
      </w:pPr>
      <w:r w:rsidRPr="006F00F3">
        <w:rPr>
          <w:noProof/>
        </w:rPr>
        <w:t xml:space="preserve">Eiler A., Langenheder S., Bertilsson S., Tranvik LJ. 2003. Heterotrophic bacterial growth efficiency and community structure at different natural organic carbon concentrations. </w:t>
      </w:r>
      <w:r w:rsidRPr="006F00F3">
        <w:rPr>
          <w:i/>
          <w:iCs/>
          <w:noProof/>
        </w:rPr>
        <w:t>Applied and environmental microbiology</w:t>
      </w:r>
      <w:r w:rsidRPr="006F00F3">
        <w:rPr>
          <w:noProof/>
        </w:rPr>
        <w:t xml:space="preserve"> 69:3701–9. DOI: 10.1128/AEM.69.7.3701-3709.2003.</w:t>
      </w:r>
    </w:p>
    <w:p w:rsidR="006F00F3" w:rsidRPr="006F00F3" w:rsidRDefault="006F00F3" w:rsidP="006F00F3">
      <w:pPr>
        <w:widowControl w:val="0"/>
        <w:autoSpaceDE w:val="0"/>
        <w:autoSpaceDN w:val="0"/>
        <w:adjustRightInd w:val="0"/>
        <w:ind w:left="480" w:hanging="480"/>
        <w:rPr>
          <w:noProof/>
        </w:rPr>
      </w:pPr>
      <w:r w:rsidRPr="006F00F3">
        <w:rPr>
          <w:noProof/>
        </w:rPr>
        <w:t xml:space="preserve">Eiler A., Mondav R., Sinclair L., Fernandez-Vidal L., Scofield DG., Schwientek P., Martinez-Garcia M., Torrents D., McMahon KD., Andersson SG., Stepanauskas R., Woyke T., Bertilsson S. 2016. Tuning fresh: radiation through rewiring of central metabolism in streamlined bacteria. </w:t>
      </w:r>
      <w:r w:rsidRPr="006F00F3">
        <w:rPr>
          <w:i/>
          <w:iCs/>
          <w:noProof/>
        </w:rPr>
        <w:t>The ISME Journal</w:t>
      </w:r>
      <w:r w:rsidRPr="006F00F3">
        <w:rPr>
          <w:noProof/>
        </w:rPr>
        <w:t xml:space="preserve"> 10:1902–1914. DOI: 10.1038/ismej.2015.260.</w:t>
      </w:r>
    </w:p>
    <w:p w:rsidR="006F00F3" w:rsidRPr="006F00F3" w:rsidRDefault="006F00F3" w:rsidP="006F00F3">
      <w:pPr>
        <w:widowControl w:val="0"/>
        <w:autoSpaceDE w:val="0"/>
        <w:autoSpaceDN w:val="0"/>
        <w:adjustRightInd w:val="0"/>
        <w:ind w:left="480" w:hanging="480"/>
        <w:rPr>
          <w:noProof/>
        </w:rPr>
      </w:pPr>
      <w:r w:rsidRPr="006F00F3">
        <w:rPr>
          <w:noProof/>
        </w:rPr>
        <w:t xml:space="preserve">Engelbrektson AL., Kunin V., Wrighton KC., Zvenigorodsky N., Chen F., Ochman H., Hugenholtz P. 2010. Experimental factors affecting PCR-based estimates of microbial species richness and evenness. </w:t>
      </w:r>
      <w:r w:rsidRPr="006F00F3">
        <w:rPr>
          <w:i/>
          <w:iCs/>
          <w:noProof/>
        </w:rPr>
        <w:t>The ISME Journal</w:t>
      </w:r>
      <w:r w:rsidRPr="006F00F3">
        <w:rPr>
          <w:noProof/>
        </w:rPr>
        <w:t xml:space="preserve"> 4:642.</w:t>
      </w:r>
    </w:p>
    <w:p w:rsidR="006F00F3" w:rsidRPr="006F00F3" w:rsidRDefault="006F00F3" w:rsidP="006F00F3">
      <w:pPr>
        <w:widowControl w:val="0"/>
        <w:autoSpaceDE w:val="0"/>
        <w:autoSpaceDN w:val="0"/>
        <w:adjustRightInd w:val="0"/>
        <w:ind w:left="480" w:hanging="480"/>
        <w:rPr>
          <w:noProof/>
        </w:rPr>
      </w:pPr>
      <w:r w:rsidRPr="006F00F3">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6F00F3">
        <w:rPr>
          <w:i/>
          <w:iCs/>
          <w:noProof/>
        </w:rPr>
        <w:t>The ISME Journal</w:t>
      </w:r>
      <w:r w:rsidRPr="006F00F3">
        <w:rPr>
          <w:noProof/>
        </w:rPr>
        <w:t xml:space="preserve"> 8:2503–16. DOI: 10.1038/ismej.2014.135.</w:t>
      </w:r>
    </w:p>
    <w:p w:rsidR="006F00F3" w:rsidRPr="006F00F3" w:rsidRDefault="006F00F3" w:rsidP="006F00F3">
      <w:pPr>
        <w:widowControl w:val="0"/>
        <w:autoSpaceDE w:val="0"/>
        <w:autoSpaceDN w:val="0"/>
        <w:adjustRightInd w:val="0"/>
        <w:ind w:left="480" w:hanging="480"/>
        <w:rPr>
          <w:noProof/>
        </w:rPr>
      </w:pPr>
      <w:r w:rsidRPr="006F00F3">
        <w:rPr>
          <w:noProof/>
        </w:rPr>
        <w:t xml:space="preserve">Giroldo D., Augusto A., Vieira H. 2005. Polymeric and free sugars released by three phytoplanktonic species from a freshwater tropical eutrophic reservoir. </w:t>
      </w:r>
      <w:r w:rsidRPr="006F00F3">
        <w:rPr>
          <w:i/>
          <w:iCs/>
          <w:noProof/>
        </w:rPr>
        <w:t>Journal of Plankton Research</w:t>
      </w:r>
      <w:r w:rsidRPr="006F00F3">
        <w:rPr>
          <w:noProof/>
        </w:rPr>
        <w:t xml:space="preserve"> 27:695–705. DOI: 10.1093/plankt/fbi043.</w:t>
      </w:r>
    </w:p>
    <w:p w:rsidR="006F00F3" w:rsidRPr="006F00F3" w:rsidRDefault="006F00F3" w:rsidP="006F00F3">
      <w:pPr>
        <w:widowControl w:val="0"/>
        <w:autoSpaceDE w:val="0"/>
        <w:autoSpaceDN w:val="0"/>
        <w:adjustRightInd w:val="0"/>
        <w:ind w:left="480" w:hanging="480"/>
        <w:rPr>
          <w:noProof/>
        </w:rPr>
      </w:pPr>
      <w:r w:rsidRPr="006F00F3">
        <w:rPr>
          <w:noProof/>
        </w:rPr>
        <w:t xml:space="preserve">Gong X., Garcia-Robledo E., Revsbech N-P., Schramm A. 2018. Gene Expression of Terminal Oxidases in Two Marine Bacterial Strains Exposed to Nanomolar Oxygen Concentrations. </w:t>
      </w:r>
      <w:r w:rsidRPr="006F00F3">
        <w:rPr>
          <w:i/>
          <w:iCs/>
          <w:noProof/>
        </w:rPr>
        <w:t>FEMS Microbiology Ecology</w:t>
      </w:r>
      <w:r w:rsidRPr="006F00F3">
        <w:rPr>
          <w:noProof/>
        </w:rPr>
        <w:t>. DOI: 10.1093/femsec/fiy072/4983120.</w:t>
      </w:r>
    </w:p>
    <w:p w:rsidR="006F00F3" w:rsidRPr="006F00F3" w:rsidRDefault="006F00F3" w:rsidP="006F00F3">
      <w:pPr>
        <w:widowControl w:val="0"/>
        <w:autoSpaceDE w:val="0"/>
        <w:autoSpaceDN w:val="0"/>
        <w:adjustRightInd w:val="0"/>
        <w:ind w:left="480" w:hanging="480"/>
        <w:rPr>
          <w:noProof/>
        </w:rPr>
      </w:pPr>
      <w:r w:rsidRPr="006F00F3">
        <w:rPr>
          <w:noProof/>
        </w:rPr>
        <w:t xml:space="preserve">Guillemette F., del Giorgio PA. 2011. Reconstructing the various facets of dissolved organic carbon bioavailability in freshwater ecosystems. </w:t>
      </w:r>
      <w:r w:rsidRPr="006F00F3">
        <w:rPr>
          <w:i/>
          <w:iCs/>
          <w:noProof/>
        </w:rPr>
        <w:t>Limnology and Oceanography</w:t>
      </w:r>
      <w:r w:rsidRPr="006F00F3">
        <w:rPr>
          <w:noProof/>
        </w:rPr>
        <w:t xml:space="preserve"> 56:734–748. DOI: 10.4319/lo.2011.56.2.0734.</w:t>
      </w:r>
    </w:p>
    <w:p w:rsidR="006F00F3" w:rsidRPr="006F00F3" w:rsidRDefault="006F00F3" w:rsidP="006F00F3">
      <w:pPr>
        <w:widowControl w:val="0"/>
        <w:autoSpaceDE w:val="0"/>
        <w:autoSpaceDN w:val="0"/>
        <w:adjustRightInd w:val="0"/>
        <w:ind w:left="480" w:hanging="480"/>
        <w:rPr>
          <w:noProof/>
        </w:rPr>
      </w:pPr>
      <w:r w:rsidRPr="006F00F3">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6F00F3">
        <w:rPr>
          <w:i/>
          <w:iCs/>
          <w:noProof/>
        </w:rPr>
        <w:t>PLoS ONE</w:t>
      </w:r>
      <w:r w:rsidRPr="006F00F3">
        <w:rPr>
          <w:noProof/>
        </w:rPr>
        <w:t xml:space="preserve"> 7:e32772. DOI: 10.1371/journal.pone.0032772.</w:t>
      </w:r>
    </w:p>
    <w:p w:rsidR="006F00F3" w:rsidRPr="006F00F3" w:rsidRDefault="006F00F3" w:rsidP="006F00F3">
      <w:pPr>
        <w:widowControl w:val="0"/>
        <w:autoSpaceDE w:val="0"/>
        <w:autoSpaceDN w:val="0"/>
        <w:adjustRightInd w:val="0"/>
        <w:ind w:left="480" w:hanging="480"/>
        <w:rPr>
          <w:noProof/>
        </w:rPr>
      </w:pPr>
      <w:r w:rsidRPr="006F00F3">
        <w:rPr>
          <w:noProof/>
        </w:rPr>
        <w:t xml:space="preserve">Hall MW., Rohwer RR., Perrie J., McMahon KD., Beiko RG. 2017. Ananke: temporal clustering reveals ecological dynamics of microbial communities. </w:t>
      </w:r>
      <w:r w:rsidRPr="006F00F3">
        <w:rPr>
          <w:i/>
          <w:iCs/>
          <w:noProof/>
        </w:rPr>
        <w:t>PeerJ</w:t>
      </w:r>
      <w:r w:rsidRPr="006F00F3">
        <w:rPr>
          <w:noProof/>
        </w:rPr>
        <w:t xml:space="preserve"> 5:e3812. DOI: 10.7717/peerj.3812.</w:t>
      </w:r>
    </w:p>
    <w:p w:rsidR="006F00F3" w:rsidRPr="006F00F3" w:rsidRDefault="006F00F3" w:rsidP="006F00F3">
      <w:pPr>
        <w:widowControl w:val="0"/>
        <w:autoSpaceDE w:val="0"/>
        <w:autoSpaceDN w:val="0"/>
        <w:adjustRightInd w:val="0"/>
        <w:ind w:left="480" w:hanging="480"/>
        <w:rPr>
          <w:noProof/>
        </w:rPr>
      </w:pPr>
      <w:r w:rsidRPr="006F00F3">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6F00F3">
        <w:rPr>
          <w:i/>
          <w:iCs/>
          <w:noProof/>
        </w:rPr>
        <w:t>mSystems</w:t>
      </w:r>
      <w:r w:rsidRPr="006F00F3">
        <w:rPr>
          <w:noProof/>
        </w:rPr>
        <w:t xml:space="preserve"> 2:e00091-17. DOI: 10.1128/mSystems.00091-17.</w:t>
      </w:r>
    </w:p>
    <w:p w:rsidR="006F00F3" w:rsidRPr="006F00F3" w:rsidRDefault="006F00F3" w:rsidP="006F00F3">
      <w:pPr>
        <w:widowControl w:val="0"/>
        <w:autoSpaceDE w:val="0"/>
        <w:autoSpaceDN w:val="0"/>
        <w:adjustRightInd w:val="0"/>
        <w:ind w:left="480" w:hanging="480"/>
        <w:rPr>
          <w:noProof/>
        </w:rPr>
      </w:pPr>
      <w:r w:rsidRPr="006F00F3">
        <w:rPr>
          <w:noProof/>
        </w:rPr>
        <w:t xml:space="preserve">Hanson TE., Tabita FR. 2001. A ribulose-1,5-bisphosphate carboxylase/oxygenase (RubisCO)-like protein from Chlorobium tepidum that is involved with sulfur metabolism and the response to oxidative stress. </w:t>
      </w:r>
      <w:r w:rsidRPr="006F00F3">
        <w:rPr>
          <w:i/>
          <w:iCs/>
          <w:noProof/>
        </w:rPr>
        <w:t>Proceedings of the National Academy of Sciences</w:t>
      </w:r>
      <w:r w:rsidRPr="006F00F3">
        <w:rPr>
          <w:noProof/>
        </w:rPr>
        <w:t xml:space="preserve"> 98:4397–</w:t>
      </w:r>
      <w:r w:rsidRPr="006F00F3">
        <w:rPr>
          <w:noProof/>
        </w:rPr>
        <w:lastRenderedPageBreak/>
        <w:t>4402. DOI: 10.1073/pnas.081610398.</w:t>
      </w:r>
    </w:p>
    <w:p w:rsidR="006F00F3" w:rsidRPr="006F00F3" w:rsidRDefault="006F00F3" w:rsidP="006F00F3">
      <w:pPr>
        <w:widowControl w:val="0"/>
        <w:autoSpaceDE w:val="0"/>
        <w:autoSpaceDN w:val="0"/>
        <w:adjustRightInd w:val="0"/>
        <w:ind w:left="480" w:hanging="480"/>
        <w:rPr>
          <w:noProof/>
        </w:rPr>
      </w:pPr>
      <w:r w:rsidRPr="006F00F3">
        <w:rPr>
          <w:noProof/>
        </w:rPr>
        <w:t xml:space="preserve">He S., Stevens SLR., Chan L-K., Bertilsson S., Glavina Del Rio T., Tringe SG., Malmstrom RR., McMahon KD. 2017. Ecophysiology of Freshwater Verrucomicrobia Inferred from Metagenome-Assembled Genomes. </w:t>
      </w:r>
      <w:r w:rsidRPr="006F00F3">
        <w:rPr>
          <w:i/>
          <w:iCs/>
          <w:noProof/>
        </w:rPr>
        <w:t>mSphere</w:t>
      </w:r>
      <w:r w:rsidRPr="006F00F3">
        <w:rPr>
          <w:noProof/>
        </w:rPr>
        <w:t xml:space="preserve"> 2:e00277-17. DOI: 10.1128/mSphere.00277-17.</w:t>
      </w:r>
    </w:p>
    <w:p w:rsidR="006F00F3" w:rsidRPr="006F00F3" w:rsidRDefault="006F00F3" w:rsidP="006F00F3">
      <w:pPr>
        <w:widowControl w:val="0"/>
        <w:autoSpaceDE w:val="0"/>
        <w:autoSpaceDN w:val="0"/>
        <w:adjustRightInd w:val="0"/>
        <w:ind w:left="480" w:hanging="480"/>
        <w:rPr>
          <w:noProof/>
        </w:rPr>
      </w:pPr>
      <w:r w:rsidRPr="006F00F3">
        <w:rPr>
          <w:noProof/>
        </w:rPr>
        <w:t xml:space="preserve">Henrissat B., Davies G. 1997. Structural and sequence-based classification of glycoside hydrolases. </w:t>
      </w:r>
      <w:r w:rsidRPr="006F00F3">
        <w:rPr>
          <w:i/>
          <w:iCs/>
          <w:noProof/>
        </w:rPr>
        <w:t>Current Opinion in Structural Biology</w:t>
      </w:r>
      <w:r w:rsidRPr="006F00F3">
        <w:rPr>
          <w:noProof/>
        </w:rPr>
        <w:t xml:space="preserve"> 7:637–644. DOI: 10.1016/S0959-440X(97)80072-3.</w:t>
      </w:r>
    </w:p>
    <w:p w:rsidR="006F00F3" w:rsidRPr="006F00F3" w:rsidRDefault="006F00F3" w:rsidP="006F00F3">
      <w:pPr>
        <w:widowControl w:val="0"/>
        <w:autoSpaceDE w:val="0"/>
        <w:autoSpaceDN w:val="0"/>
        <w:adjustRightInd w:val="0"/>
        <w:ind w:left="480" w:hanging="480"/>
        <w:rPr>
          <w:noProof/>
        </w:rPr>
      </w:pPr>
      <w:r w:rsidRPr="006F00F3">
        <w:rPr>
          <w:noProof/>
        </w:rPr>
        <w:t xml:space="preserve">Holkenbrink C., Barbas SO., Mellerup A., Otaki H., Frigaard NU. 2011. Sulfur globule oxidation in green sulfur bacteria is dependent on the dissimilatory sulfite reductase system. </w:t>
      </w:r>
      <w:r w:rsidRPr="006F00F3">
        <w:rPr>
          <w:i/>
          <w:iCs/>
          <w:noProof/>
        </w:rPr>
        <w:t>Microbiology</w:t>
      </w:r>
      <w:r w:rsidRPr="006F00F3">
        <w:rPr>
          <w:noProof/>
        </w:rPr>
        <w:t xml:space="preserve"> 157:1229–1239. DOI: 10.1099/mic.0.044669-0.</w:t>
      </w:r>
    </w:p>
    <w:p w:rsidR="006F00F3" w:rsidRPr="006F00F3" w:rsidRDefault="006F00F3" w:rsidP="006F00F3">
      <w:pPr>
        <w:widowControl w:val="0"/>
        <w:autoSpaceDE w:val="0"/>
        <w:autoSpaceDN w:val="0"/>
        <w:adjustRightInd w:val="0"/>
        <w:ind w:left="480" w:hanging="480"/>
        <w:rPr>
          <w:noProof/>
        </w:rPr>
      </w:pPr>
      <w:r w:rsidRPr="006F00F3">
        <w:rPr>
          <w:noProof/>
        </w:rPr>
        <w:t xml:space="preserve">Hyatt D., Chen GL., LoCascio PF., Land ML., Larimer FW., Hauser LJ. 2010. Prodigal: Prokaryotic gene recognition and translation initiation site identification. </w:t>
      </w:r>
      <w:r w:rsidRPr="006F00F3">
        <w:rPr>
          <w:i/>
          <w:iCs/>
          <w:noProof/>
        </w:rPr>
        <w:t>BMC Bioinformatics</w:t>
      </w:r>
      <w:r w:rsidRPr="006F00F3">
        <w:rPr>
          <w:noProof/>
        </w:rPr>
        <w:t xml:space="preserve"> 11. DOI: 10.1186/1471-2105-11-119.</w:t>
      </w:r>
    </w:p>
    <w:p w:rsidR="006F00F3" w:rsidRPr="006F00F3" w:rsidRDefault="006F00F3" w:rsidP="006F00F3">
      <w:pPr>
        <w:widowControl w:val="0"/>
        <w:autoSpaceDE w:val="0"/>
        <w:autoSpaceDN w:val="0"/>
        <w:adjustRightInd w:val="0"/>
        <w:ind w:left="480" w:hanging="480"/>
        <w:rPr>
          <w:noProof/>
        </w:rPr>
      </w:pPr>
      <w:r w:rsidRPr="006F00F3">
        <w:rPr>
          <w:noProof/>
        </w:rPr>
        <w:t xml:space="preserve">Igarashi K., Kashiwagi K. 1999. Polyamine transport in bacteria and yeast. </w:t>
      </w:r>
      <w:r w:rsidRPr="006F00F3">
        <w:rPr>
          <w:i/>
          <w:iCs/>
          <w:noProof/>
        </w:rPr>
        <w:t>Biochem. J.</w:t>
      </w:r>
      <w:r w:rsidRPr="006F00F3">
        <w:rPr>
          <w:noProof/>
        </w:rPr>
        <w:t xml:space="preserve"> 344:633–642.</w:t>
      </w:r>
    </w:p>
    <w:p w:rsidR="006F00F3" w:rsidRPr="006F00F3" w:rsidRDefault="006F00F3" w:rsidP="006F00F3">
      <w:pPr>
        <w:widowControl w:val="0"/>
        <w:autoSpaceDE w:val="0"/>
        <w:autoSpaceDN w:val="0"/>
        <w:adjustRightInd w:val="0"/>
        <w:ind w:left="480" w:hanging="480"/>
        <w:rPr>
          <w:noProof/>
        </w:rPr>
      </w:pPr>
      <w:r w:rsidRPr="006F00F3">
        <w:rPr>
          <w:noProof/>
        </w:rPr>
        <w:t xml:space="preserve">Jonsson A., Meili M., Bergström A-K., Jansson M. 2001. Whole-lake mineralization of allochthonous and autochthonous organic carbon in a large humic lake (örträsket, N. Sweden). </w:t>
      </w:r>
      <w:r w:rsidRPr="006F00F3">
        <w:rPr>
          <w:i/>
          <w:iCs/>
          <w:noProof/>
        </w:rPr>
        <w:t>Limnology and Oceanography</w:t>
      </w:r>
      <w:r w:rsidRPr="006F00F3">
        <w:rPr>
          <w:noProof/>
        </w:rPr>
        <w:t xml:space="preserve"> 46:1691–1700. DOI: 10.4319/lo.2001.46.7.1691.</w:t>
      </w:r>
    </w:p>
    <w:p w:rsidR="006F00F3" w:rsidRPr="006F00F3" w:rsidRDefault="006F00F3" w:rsidP="006F00F3">
      <w:pPr>
        <w:widowControl w:val="0"/>
        <w:autoSpaceDE w:val="0"/>
        <w:autoSpaceDN w:val="0"/>
        <w:adjustRightInd w:val="0"/>
        <w:ind w:left="480" w:hanging="480"/>
        <w:rPr>
          <w:noProof/>
        </w:rPr>
      </w:pPr>
      <w:r w:rsidRPr="006F00F3">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6F00F3">
        <w:rPr>
          <w:i/>
          <w:iCs/>
          <w:noProof/>
        </w:rPr>
        <w:t>International Journal of Systematic and Evolutionary Microbiology</w:t>
      </w:r>
      <w:r w:rsidRPr="006F00F3">
        <w:rPr>
          <w:noProof/>
        </w:rPr>
        <w:t xml:space="preserve"> 62:106–111. DOI: 10.1099/ijs.0.029165-0.</w:t>
      </w:r>
    </w:p>
    <w:p w:rsidR="006F00F3" w:rsidRPr="006F00F3" w:rsidRDefault="006F00F3" w:rsidP="006F00F3">
      <w:pPr>
        <w:widowControl w:val="0"/>
        <w:autoSpaceDE w:val="0"/>
        <w:autoSpaceDN w:val="0"/>
        <w:adjustRightInd w:val="0"/>
        <w:ind w:left="480" w:hanging="480"/>
        <w:rPr>
          <w:noProof/>
        </w:rPr>
      </w:pPr>
      <w:r w:rsidRPr="006F00F3">
        <w:rPr>
          <w:noProof/>
        </w:rPr>
        <w:t xml:space="preserve">Kanao T., Kawamura M., Fukui T., Atomi H., Imanaka T. 2002. Characterization of isocitrate dehydrogenase from the green sulfur bacterium chlorobium limicola: A carbon dioxide-fixing enzyme in the reductive tricarboxylic acid cycle. </w:t>
      </w:r>
      <w:r w:rsidRPr="006F00F3">
        <w:rPr>
          <w:i/>
          <w:iCs/>
          <w:noProof/>
        </w:rPr>
        <w:t>European Journal of Biochemistry</w:t>
      </w:r>
      <w:r w:rsidRPr="006F00F3">
        <w:rPr>
          <w:noProof/>
        </w:rPr>
        <w:t xml:space="preserve"> 269:1926–1931. DOI: 10.1046/j.1432-1327.2002.02849.x.</w:t>
      </w:r>
    </w:p>
    <w:p w:rsidR="006F00F3" w:rsidRPr="006F00F3" w:rsidRDefault="006F00F3" w:rsidP="006F00F3">
      <w:pPr>
        <w:widowControl w:val="0"/>
        <w:autoSpaceDE w:val="0"/>
        <w:autoSpaceDN w:val="0"/>
        <w:adjustRightInd w:val="0"/>
        <w:ind w:left="480" w:hanging="480"/>
        <w:rPr>
          <w:noProof/>
        </w:rPr>
      </w:pPr>
      <w:r w:rsidRPr="006F00F3">
        <w:rPr>
          <w:noProof/>
        </w:rPr>
        <w:t xml:space="preserve">Kang DD., Froula J., Egan R., Wang Z. 2015. MetaBAT, an efficient tool for accurately reconstructing single genomes from complex microbial communities. </w:t>
      </w:r>
      <w:r w:rsidRPr="006F00F3">
        <w:rPr>
          <w:i/>
          <w:iCs/>
          <w:noProof/>
        </w:rPr>
        <w:t>PeerJ</w:t>
      </w:r>
      <w:r w:rsidRPr="006F00F3">
        <w:rPr>
          <w:noProof/>
        </w:rPr>
        <w:t xml:space="preserve"> 3:e1165. DOI: 10.7717/peerj.1165.</w:t>
      </w:r>
    </w:p>
    <w:p w:rsidR="006F00F3" w:rsidRPr="006F00F3" w:rsidRDefault="006F00F3" w:rsidP="006F00F3">
      <w:pPr>
        <w:widowControl w:val="0"/>
        <w:autoSpaceDE w:val="0"/>
        <w:autoSpaceDN w:val="0"/>
        <w:adjustRightInd w:val="0"/>
        <w:ind w:left="480" w:hanging="480"/>
        <w:rPr>
          <w:noProof/>
        </w:rPr>
      </w:pPr>
      <w:r w:rsidRPr="006F00F3">
        <w:rPr>
          <w:noProof/>
        </w:rPr>
        <w:t xml:space="preserve">Karhunen J., Arvola L., Peura S., Tiirola M. 2013. Green sulphur bacteria as a component of the photosynthetic plankton community in small dimictic humic lakes with an anoxic hypolimnion. </w:t>
      </w:r>
      <w:r w:rsidRPr="006F00F3">
        <w:rPr>
          <w:i/>
          <w:iCs/>
          <w:noProof/>
        </w:rPr>
        <w:t>Aquatic Microbial Ecology</w:t>
      </w:r>
      <w:r w:rsidRPr="006F00F3">
        <w:rPr>
          <w:noProof/>
        </w:rPr>
        <w:t xml:space="preserve"> 68:267–272. DOI: 10.3354/ame01620.</w:t>
      </w:r>
    </w:p>
    <w:p w:rsidR="006F00F3" w:rsidRPr="006F00F3" w:rsidRDefault="006F00F3" w:rsidP="006F00F3">
      <w:pPr>
        <w:widowControl w:val="0"/>
        <w:autoSpaceDE w:val="0"/>
        <w:autoSpaceDN w:val="0"/>
        <w:adjustRightInd w:val="0"/>
        <w:ind w:left="480" w:hanging="480"/>
        <w:rPr>
          <w:noProof/>
        </w:rPr>
      </w:pPr>
      <w:r w:rsidRPr="006F00F3">
        <w:rPr>
          <w:noProof/>
        </w:rPr>
        <w:t xml:space="preserve">Kritzberg ES., Cole JJ., Pace ML., Granéli W., Bade DL. 2004. Autochthonous versus allochthonous carbon sources of bacteria: Results from whole-lake </w:t>
      </w:r>
      <w:r w:rsidRPr="006F00F3">
        <w:rPr>
          <w:noProof/>
          <w:vertAlign w:val="superscript"/>
        </w:rPr>
        <w:t>13</w:t>
      </w:r>
      <w:r w:rsidRPr="006F00F3">
        <w:rPr>
          <w:noProof/>
        </w:rPr>
        <w:t xml:space="preserve"> C addition experiments. </w:t>
      </w:r>
      <w:r w:rsidRPr="006F00F3">
        <w:rPr>
          <w:i/>
          <w:iCs/>
          <w:noProof/>
        </w:rPr>
        <w:t>Limnology and Oceanography</w:t>
      </w:r>
      <w:r w:rsidRPr="006F00F3">
        <w:rPr>
          <w:noProof/>
        </w:rPr>
        <w:t xml:space="preserve"> 49:588–596. DOI: 10.4319/lo.2004.49.2.0588.</w:t>
      </w:r>
    </w:p>
    <w:p w:rsidR="006F00F3" w:rsidRPr="006F00F3" w:rsidRDefault="006F00F3" w:rsidP="006F00F3">
      <w:pPr>
        <w:widowControl w:val="0"/>
        <w:autoSpaceDE w:val="0"/>
        <w:autoSpaceDN w:val="0"/>
        <w:adjustRightInd w:val="0"/>
        <w:ind w:left="480" w:hanging="480"/>
        <w:rPr>
          <w:noProof/>
        </w:rPr>
      </w:pPr>
      <w:r w:rsidRPr="006F00F3">
        <w:rPr>
          <w:noProof/>
        </w:rPr>
        <w:t xml:space="preserve">Li H., Durbin R. 2010. Fast and accurate long-read alignment with Burrows-Wheeler transform. </w:t>
      </w:r>
      <w:r w:rsidRPr="006F00F3">
        <w:rPr>
          <w:i/>
          <w:iCs/>
          <w:noProof/>
        </w:rPr>
        <w:t>Bioinformatics</w:t>
      </w:r>
      <w:r w:rsidRPr="006F00F3">
        <w:rPr>
          <w:noProof/>
        </w:rPr>
        <w:t xml:space="preserve"> 26:589–595. DOI: 10.1093/bioinformatics/btp698.</w:t>
      </w:r>
    </w:p>
    <w:p w:rsidR="006F00F3" w:rsidRPr="006F00F3" w:rsidRDefault="006F00F3" w:rsidP="006F00F3">
      <w:pPr>
        <w:widowControl w:val="0"/>
        <w:autoSpaceDE w:val="0"/>
        <w:autoSpaceDN w:val="0"/>
        <w:adjustRightInd w:val="0"/>
        <w:ind w:left="480" w:hanging="480"/>
        <w:rPr>
          <w:noProof/>
        </w:rPr>
      </w:pPr>
      <w:r w:rsidRPr="006F00F3">
        <w:rPr>
          <w:noProof/>
        </w:rPr>
        <w:t xml:space="preserve">Linz AM., Crary BC., Shade A., Owens S., Gilbert JA., Knight R., McMahon KD. 2017. Bacterial Community Composition and Dynamics Spanning Five Years in Freshwater Bog Lakes. </w:t>
      </w:r>
      <w:r w:rsidRPr="006F00F3">
        <w:rPr>
          <w:i/>
          <w:iCs/>
          <w:noProof/>
        </w:rPr>
        <w:t>mSphere</w:t>
      </w:r>
      <w:r w:rsidRPr="006F00F3">
        <w:rPr>
          <w:noProof/>
        </w:rPr>
        <w:t xml:space="preserve"> 2:1–15. DOI: e00169-17.</w:t>
      </w:r>
    </w:p>
    <w:p w:rsidR="006F00F3" w:rsidRPr="006F00F3" w:rsidRDefault="006F00F3" w:rsidP="006F00F3">
      <w:pPr>
        <w:widowControl w:val="0"/>
        <w:autoSpaceDE w:val="0"/>
        <w:autoSpaceDN w:val="0"/>
        <w:adjustRightInd w:val="0"/>
        <w:ind w:left="480" w:hanging="480"/>
        <w:rPr>
          <w:noProof/>
        </w:rPr>
      </w:pPr>
      <w:r w:rsidRPr="006F00F3">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6F00F3">
        <w:rPr>
          <w:i/>
          <w:iCs/>
          <w:noProof/>
        </w:rPr>
        <w:lastRenderedPageBreak/>
        <w:t>GigaScience</w:t>
      </w:r>
      <w:r w:rsidRPr="006F00F3">
        <w:rPr>
          <w:noProof/>
        </w:rPr>
        <w:t xml:space="preserve"> 1:1–6. DOI: 10.1186/2047-217X-1-18.</w:t>
      </w:r>
    </w:p>
    <w:p w:rsidR="006F00F3" w:rsidRPr="006F00F3" w:rsidRDefault="006F00F3" w:rsidP="006F00F3">
      <w:pPr>
        <w:widowControl w:val="0"/>
        <w:autoSpaceDE w:val="0"/>
        <w:autoSpaceDN w:val="0"/>
        <w:adjustRightInd w:val="0"/>
        <w:ind w:left="480" w:hanging="480"/>
        <w:rPr>
          <w:noProof/>
        </w:rPr>
      </w:pPr>
      <w:r w:rsidRPr="006F00F3">
        <w:rPr>
          <w:noProof/>
        </w:rPr>
        <w:t xml:space="preserve">Magooc T., Salzberg SL. 2011. FLASH: Fast length adjustment of short reads to improve genome assemblies. </w:t>
      </w:r>
      <w:r w:rsidRPr="006F00F3">
        <w:rPr>
          <w:i/>
          <w:iCs/>
          <w:noProof/>
        </w:rPr>
        <w:t>Bioinformatics</w:t>
      </w:r>
      <w:r w:rsidRPr="006F00F3">
        <w:rPr>
          <w:noProof/>
        </w:rPr>
        <w:t xml:space="preserve"> 27:2957–2963. DOI: 10.1093/bioinformatics/btr507.</w:t>
      </w:r>
    </w:p>
    <w:p w:rsidR="006F00F3" w:rsidRPr="006F00F3" w:rsidRDefault="006F00F3" w:rsidP="006F00F3">
      <w:pPr>
        <w:widowControl w:val="0"/>
        <w:autoSpaceDE w:val="0"/>
        <w:autoSpaceDN w:val="0"/>
        <w:adjustRightInd w:val="0"/>
        <w:ind w:left="480" w:hanging="480"/>
        <w:rPr>
          <w:noProof/>
        </w:rPr>
      </w:pPr>
      <w:r w:rsidRPr="006F00F3">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6F00F3">
        <w:rPr>
          <w:i/>
          <w:iCs/>
          <w:noProof/>
        </w:rPr>
        <w:t>Nucleic Acids Research</w:t>
      </w:r>
      <w:r w:rsidRPr="006F00F3">
        <w:rPr>
          <w:noProof/>
        </w:rPr>
        <w:t xml:space="preserve"> 40:115–122. DOI: 10.1093/nar/gkr1044.</w:t>
      </w:r>
    </w:p>
    <w:p w:rsidR="006F00F3" w:rsidRPr="006F00F3" w:rsidRDefault="006F00F3" w:rsidP="006F00F3">
      <w:pPr>
        <w:widowControl w:val="0"/>
        <w:autoSpaceDE w:val="0"/>
        <w:autoSpaceDN w:val="0"/>
        <w:adjustRightInd w:val="0"/>
        <w:ind w:left="480" w:hanging="480"/>
        <w:rPr>
          <w:noProof/>
        </w:rPr>
      </w:pPr>
      <w:r w:rsidRPr="006F00F3">
        <w:rPr>
          <w:noProof/>
        </w:rPr>
        <w:t xml:space="preserve">Martinez-Garcia M., Brazel DM., Swan BK., Arnosti C., Chain PSG., Reitenga KG., Xie G., Poulton NJ., Gomez ML., Masland DED., Thompson B., Bellows WK., Ziervogel K., Lo C-C., Ahmed S., Gleasner CD., Detter CJ., Stepanauskas R. 2012a. Capturing Single Cell Genomes of Active Polysaccharide Degraders: An Unexpected Contribution of Verrucomicrobia. </w:t>
      </w:r>
      <w:r w:rsidRPr="006F00F3">
        <w:rPr>
          <w:i/>
          <w:iCs/>
          <w:noProof/>
        </w:rPr>
        <w:t>PLoS ONE</w:t>
      </w:r>
      <w:r w:rsidRPr="006F00F3">
        <w:rPr>
          <w:noProof/>
        </w:rPr>
        <w:t xml:space="preserve"> 7:e35314. DOI: 10.1371/journal.pone.0035314.</w:t>
      </w:r>
    </w:p>
    <w:p w:rsidR="006F00F3" w:rsidRPr="006F00F3" w:rsidRDefault="006F00F3" w:rsidP="006F00F3">
      <w:pPr>
        <w:widowControl w:val="0"/>
        <w:autoSpaceDE w:val="0"/>
        <w:autoSpaceDN w:val="0"/>
        <w:adjustRightInd w:val="0"/>
        <w:ind w:left="480" w:hanging="480"/>
        <w:rPr>
          <w:noProof/>
        </w:rPr>
      </w:pPr>
      <w:r w:rsidRPr="006F00F3">
        <w:rPr>
          <w:noProof/>
        </w:rPr>
        <w:t xml:space="preserve">Martinez-Garcia M., Swan BK., Poulton NJ., Gomez ML., Masland D., Sieracki ME., Stepanauskas R. 2012b. High-throughput single-cell sequencing identifies photoheterotrophs and chemoautotrophs in freshwater bacterioplankton. </w:t>
      </w:r>
      <w:r w:rsidRPr="006F00F3">
        <w:rPr>
          <w:i/>
          <w:iCs/>
          <w:noProof/>
        </w:rPr>
        <w:t>The ISME Journal</w:t>
      </w:r>
      <w:r w:rsidRPr="006F00F3">
        <w:rPr>
          <w:noProof/>
        </w:rPr>
        <w:t xml:space="preserve"> 6:113–123. DOI: 10.1038/ismej.2011.84.</w:t>
      </w:r>
    </w:p>
    <w:p w:rsidR="006F00F3" w:rsidRPr="006F00F3" w:rsidRDefault="006F00F3" w:rsidP="006F00F3">
      <w:pPr>
        <w:widowControl w:val="0"/>
        <w:autoSpaceDE w:val="0"/>
        <w:autoSpaceDN w:val="0"/>
        <w:adjustRightInd w:val="0"/>
        <w:ind w:left="480" w:hanging="480"/>
        <w:rPr>
          <w:noProof/>
        </w:rPr>
      </w:pPr>
      <w:r w:rsidRPr="006F00F3">
        <w:rPr>
          <w:noProof/>
        </w:rPr>
        <w:t xml:space="preserve">Mou X., Vila-Costa M., Sun S., Zhao W., Sharma S., Moran MA. 2011. Metatranscriptomic signature of exogenous polyamine utilization by coastal bacterioplankton. </w:t>
      </w:r>
      <w:r w:rsidRPr="006F00F3">
        <w:rPr>
          <w:i/>
          <w:iCs/>
          <w:noProof/>
        </w:rPr>
        <w:t>Environmental Microbiology</w:t>
      </w:r>
      <w:r w:rsidRPr="006F00F3">
        <w:rPr>
          <w:noProof/>
        </w:rPr>
        <w:t xml:space="preserve"> 3:798–806. DOI: 10.1111/j.1758-2229.2011.00289.x.</w:t>
      </w:r>
    </w:p>
    <w:p w:rsidR="006F00F3" w:rsidRPr="006F00F3" w:rsidRDefault="006F00F3" w:rsidP="006F00F3">
      <w:pPr>
        <w:widowControl w:val="0"/>
        <w:autoSpaceDE w:val="0"/>
        <w:autoSpaceDN w:val="0"/>
        <w:adjustRightInd w:val="0"/>
        <w:ind w:left="480" w:hanging="480"/>
        <w:rPr>
          <w:noProof/>
        </w:rPr>
      </w:pPr>
      <w:r w:rsidRPr="006F00F3">
        <w:rPr>
          <w:noProof/>
        </w:rPr>
        <w:t xml:space="preserve">Newton RJ., Jones SE., Eiler A., McMahon KD., Bertilsson S. 2011. A guide to the natural history of freshwater lake bacteria. </w:t>
      </w:r>
      <w:r w:rsidRPr="006F00F3">
        <w:rPr>
          <w:i/>
          <w:iCs/>
          <w:noProof/>
        </w:rPr>
        <w:t>Microbiology and Molecular Biology Reviews</w:t>
      </w:r>
      <w:r w:rsidRPr="006F00F3">
        <w:rPr>
          <w:noProof/>
        </w:rPr>
        <w:t xml:space="preserve"> 75:14–49. DOI: 10.1128/MMBR.00028-10.</w:t>
      </w:r>
    </w:p>
    <w:p w:rsidR="006F00F3" w:rsidRPr="006F00F3" w:rsidRDefault="006F00F3" w:rsidP="006F00F3">
      <w:pPr>
        <w:widowControl w:val="0"/>
        <w:autoSpaceDE w:val="0"/>
        <w:autoSpaceDN w:val="0"/>
        <w:adjustRightInd w:val="0"/>
        <w:ind w:left="480" w:hanging="480"/>
        <w:rPr>
          <w:noProof/>
        </w:rPr>
      </w:pPr>
      <w:r w:rsidRPr="006F00F3">
        <w:rPr>
          <w:noProof/>
        </w:rPr>
        <w:t xml:space="preserve">Parks DH., Imelfort M., Skennerton CT., Hugenholtz P., Tyson GW. 2015. CheckM: assessing the quality of microbial genomes recovered from isolates, single cells, and metagenomes. </w:t>
      </w:r>
      <w:r w:rsidRPr="006F00F3">
        <w:rPr>
          <w:i/>
          <w:iCs/>
          <w:noProof/>
        </w:rPr>
        <w:t>Genome Research</w:t>
      </w:r>
      <w:r w:rsidRPr="006F00F3">
        <w:rPr>
          <w:noProof/>
        </w:rPr>
        <w:t xml:space="preserve"> 25:1043–1055.</w:t>
      </w:r>
    </w:p>
    <w:p w:rsidR="006F00F3" w:rsidRPr="006F00F3" w:rsidRDefault="006F00F3" w:rsidP="006F00F3">
      <w:pPr>
        <w:widowControl w:val="0"/>
        <w:autoSpaceDE w:val="0"/>
        <w:autoSpaceDN w:val="0"/>
        <w:adjustRightInd w:val="0"/>
        <w:ind w:left="480" w:hanging="480"/>
        <w:rPr>
          <w:noProof/>
        </w:rPr>
      </w:pPr>
      <w:r w:rsidRPr="006F00F3">
        <w:rPr>
          <w:noProof/>
        </w:rPr>
        <w:t xml:space="preserve">Paver SF., Kent AD. 2017. Temporal Patterns in Glycolate-Utilizing Bacterial Community Composition Correlate with Phytoplankton Population Dynamics in Humic Lakes. </w:t>
      </w:r>
      <w:r w:rsidRPr="006F00F3">
        <w:rPr>
          <w:i/>
          <w:iCs/>
          <w:noProof/>
        </w:rPr>
        <w:t>Microbial Ecology</w:t>
      </w:r>
      <w:r w:rsidRPr="006F00F3">
        <w:rPr>
          <w:noProof/>
        </w:rPr>
        <w:t xml:space="preserve"> 60:406–418. DOI: 10.1007/S00248-0.</w:t>
      </w:r>
    </w:p>
    <w:p w:rsidR="006F00F3" w:rsidRPr="006F00F3" w:rsidRDefault="006F00F3" w:rsidP="006F00F3">
      <w:pPr>
        <w:widowControl w:val="0"/>
        <w:autoSpaceDE w:val="0"/>
        <w:autoSpaceDN w:val="0"/>
        <w:adjustRightInd w:val="0"/>
        <w:ind w:left="480" w:hanging="480"/>
        <w:rPr>
          <w:noProof/>
        </w:rPr>
      </w:pPr>
      <w:r w:rsidRPr="006F00F3">
        <w:rPr>
          <w:noProof/>
        </w:rPr>
        <w:t xml:space="preserve">Peters JW., Schut GJ., Boyd ES., Mulder DW., Shepard EM., Broderick JB., King PW., Adams MWW. 2015. [FeFe]- and [NiFe]-hydrogenase diversity, mechanism, and maturation. </w:t>
      </w:r>
      <w:r w:rsidRPr="006F00F3">
        <w:rPr>
          <w:i/>
          <w:iCs/>
          <w:noProof/>
        </w:rPr>
        <w:t>Biochimica et Biophysica Acta - Molecular Cell Research</w:t>
      </w:r>
      <w:r w:rsidRPr="006F00F3">
        <w:rPr>
          <w:noProof/>
        </w:rPr>
        <w:t xml:space="preserve"> 1853:1350–1369. DOI: 10.1016/j.bbamcr.2014.11.021.</w:t>
      </w:r>
    </w:p>
    <w:p w:rsidR="006F00F3" w:rsidRPr="006F00F3" w:rsidRDefault="006F00F3" w:rsidP="006F00F3">
      <w:pPr>
        <w:widowControl w:val="0"/>
        <w:autoSpaceDE w:val="0"/>
        <w:autoSpaceDN w:val="0"/>
        <w:adjustRightInd w:val="0"/>
        <w:ind w:left="480" w:hanging="480"/>
        <w:rPr>
          <w:noProof/>
        </w:rPr>
      </w:pPr>
      <w:r w:rsidRPr="006F00F3">
        <w:rPr>
          <w:noProof/>
        </w:rPr>
        <w:t xml:space="preserve">Peura S., Eiler A., Bertilsson S., Nykänen H., Tiirola M., Jones RI. 2012. Distinct and diverse anaerobic bacterial communities in boreal lakes dominated by candidate division OD1. </w:t>
      </w:r>
      <w:r w:rsidRPr="006F00F3">
        <w:rPr>
          <w:i/>
          <w:iCs/>
          <w:noProof/>
        </w:rPr>
        <w:t>The ISME journal</w:t>
      </w:r>
      <w:r w:rsidRPr="006F00F3">
        <w:rPr>
          <w:noProof/>
        </w:rPr>
        <w:t xml:space="preserve"> 6:1640–52. DOI: 10.1038/ismej.2012.21.</w:t>
      </w:r>
    </w:p>
    <w:p w:rsidR="006F00F3" w:rsidRPr="006F00F3" w:rsidRDefault="006F00F3" w:rsidP="006F00F3">
      <w:pPr>
        <w:widowControl w:val="0"/>
        <w:autoSpaceDE w:val="0"/>
        <w:autoSpaceDN w:val="0"/>
        <w:adjustRightInd w:val="0"/>
        <w:ind w:left="480" w:hanging="480"/>
        <w:rPr>
          <w:noProof/>
        </w:rPr>
      </w:pPr>
      <w:r w:rsidRPr="006F00F3">
        <w:rPr>
          <w:noProof/>
        </w:rPr>
        <w:t xml:space="preserve">Peura S., Sinclair L., Bertilsson S., Eiler A. 2015. Metagenomic insights into strategies of aerobic and anaerobic carbon and nitrogen transformation in boreal lakes. </w:t>
      </w:r>
      <w:r w:rsidRPr="006F00F3">
        <w:rPr>
          <w:i/>
          <w:iCs/>
          <w:noProof/>
        </w:rPr>
        <w:t>Scientific Reports</w:t>
      </w:r>
      <w:r w:rsidRPr="006F00F3">
        <w:rPr>
          <w:noProof/>
        </w:rPr>
        <w:t xml:space="preserve"> 5:12102. DOI: 10.1038/srep12102.</w:t>
      </w:r>
    </w:p>
    <w:p w:rsidR="006F00F3" w:rsidRPr="006F00F3" w:rsidRDefault="006F00F3" w:rsidP="006F00F3">
      <w:pPr>
        <w:widowControl w:val="0"/>
        <w:autoSpaceDE w:val="0"/>
        <w:autoSpaceDN w:val="0"/>
        <w:adjustRightInd w:val="0"/>
        <w:ind w:left="480" w:hanging="480"/>
        <w:rPr>
          <w:noProof/>
        </w:rPr>
      </w:pPr>
      <w:r w:rsidRPr="006F00F3">
        <w:rPr>
          <w:noProof/>
        </w:rPr>
        <w:t xml:space="preserve">Price MN., Dehal PS., Arkin AP. 2010. FastTree 2 - Approximately maximum-likelihood trees for large alignments. </w:t>
      </w:r>
      <w:r w:rsidRPr="006F00F3">
        <w:rPr>
          <w:i/>
          <w:iCs/>
          <w:noProof/>
        </w:rPr>
        <w:t>PLOS ONE</w:t>
      </w:r>
      <w:r w:rsidRPr="006F00F3">
        <w:rPr>
          <w:noProof/>
        </w:rPr>
        <w:t xml:space="preserve"> 5. DOI: 10.1371/journal.pone.0009490.</w:t>
      </w:r>
    </w:p>
    <w:p w:rsidR="006F00F3" w:rsidRPr="006F00F3" w:rsidRDefault="006F00F3" w:rsidP="006F00F3">
      <w:pPr>
        <w:widowControl w:val="0"/>
        <w:autoSpaceDE w:val="0"/>
        <w:autoSpaceDN w:val="0"/>
        <w:adjustRightInd w:val="0"/>
        <w:ind w:left="480" w:hanging="480"/>
        <w:rPr>
          <w:noProof/>
        </w:rPr>
      </w:pPr>
      <w:r w:rsidRPr="006F00F3">
        <w:rPr>
          <w:noProof/>
        </w:rPr>
        <w:t xml:space="preserve">Ramachandran A., Walsh DA. 2015. Investigation of XoxF methanol dehydrogenases reveals new methylotrophic bacteria in pelagic marine and freshwater ecosystems. </w:t>
      </w:r>
      <w:r w:rsidRPr="006F00F3">
        <w:rPr>
          <w:i/>
          <w:iCs/>
          <w:noProof/>
        </w:rPr>
        <w:t>FEMS Microbiology Ecology</w:t>
      </w:r>
      <w:r w:rsidRPr="006F00F3">
        <w:rPr>
          <w:noProof/>
        </w:rPr>
        <w:t xml:space="preserve"> 91:fiv105. DOI: 10.1093/femsec/fiv105.</w:t>
      </w:r>
    </w:p>
    <w:p w:rsidR="006F00F3" w:rsidRPr="006F00F3" w:rsidRDefault="006F00F3" w:rsidP="006F00F3">
      <w:pPr>
        <w:widowControl w:val="0"/>
        <w:autoSpaceDE w:val="0"/>
        <w:autoSpaceDN w:val="0"/>
        <w:adjustRightInd w:val="0"/>
        <w:ind w:left="480" w:hanging="480"/>
        <w:rPr>
          <w:noProof/>
        </w:rPr>
      </w:pPr>
      <w:r w:rsidRPr="006F00F3">
        <w:rPr>
          <w:noProof/>
        </w:rPr>
        <w:t xml:space="preserve">Ramanan R., Kim B-H., Cho D-H., Oh H-M., Kim H-S. 2015. Algae–bacteria interactions: evolution, ecology and emerging applications. </w:t>
      </w:r>
      <w:r w:rsidRPr="006F00F3">
        <w:rPr>
          <w:i/>
          <w:iCs/>
          <w:noProof/>
        </w:rPr>
        <w:t>Biotechnology Advances</w:t>
      </w:r>
      <w:r w:rsidRPr="006F00F3">
        <w:rPr>
          <w:noProof/>
        </w:rPr>
        <w:t>. DOI: 10.1016/j.biotechadv.2015.12.003.</w:t>
      </w:r>
    </w:p>
    <w:p w:rsidR="006F00F3" w:rsidRPr="006F00F3" w:rsidRDefault="006F00F3" w:rsidP="006F00F3">
      <w:pPr>
        <w:widowControl w:val="0"/>
        <w:autoSpaceDE w:val="0"/>
        <w:autoSpaceDN w:val="0"/>
        <w:adjustRightInd w:val="0"/>
        <w:ind w:left="480" w:hanging="480"/>
        <w:rPr>
          <w:noProof/>
        </w:rPr>
      </w:pPr>
      <w:r w:rsidRPr="006F00F3">
        <w:rPr>
          <w:noProof/>
        </w:rPr>
        <w:lastRenderedPageBreak/>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6F00F3">
        <w:rPr>
          <w:i/>
          <w:iCs/>
          <w:noProof/>
        </w:rPr>
        <w:t>Nature</w:t>
      </w:r>
      <w:r w:rsidRPr="006F00F3">
        <w:rPr>
          <w:noProof/>
        </w:rPr>
        <w:t xml:space="preserve"> 499:431–437. DOI: 10.1038/nature12352.</w:t>
      </w:r>
    </w:p>
    <w:p w:rsidR="006F00F3" w:rsidRPr="006F00F3" w:rsidRDefault="006F00F3" w:rsidP="006F00F3">
      <w:pPr>
        <w:widowControl w:val="0"/>
        <w:autoSpaceDE w:val="0"/>
        <w:autoSpaceDN w:val="0"/>
        <w:adjustRightInd w:val="0"/>
        <w:ind w:left="480" w:hanging="480"/>
        <w:rPr>
          <w:noProof/>
        </w:rPr>
      </w:pPr>
      <w:r w:rsidRPr="006F00F3">
        <w:rPr>
          <w:noProof/>
        </w:rPr>
        <w:t xml:space="preserve">Rognes T., Flouri T., Nichols B., Quince C., Mahé F. 2016. VSEARCH: a versatile open source tool for metagenomics. </w:t>
      </w:r>
      <w:r w:rsidRPr="006F00F3">
        <w:rPr>
          <w:i/>
          <w:iCs/>
          <w:noProof/>
        </w:rPr>
        <w:t>PeerJ</w:t>
      </w:r>
      <w:r w:rsidRPr="006F00F3">
        <w:rPr>
          <w:noProof/>
        </w:rPr>
        <w:t xml:space="preserve"> 4:1–18. DOI: 10.7717/peerj.2584.</w:t>
      </w:r>
    </w:p>
    <w:p w:rsidR="006F00F3" w:rsidRPr="006F00F3" w:rsidRDefault="006F00F3" w:rsidP="006F00F3">
      <w:pPr>
        <w:widowControl w:val="0"/>
        <w:autoSpaceDE w:val="0"/>
        <w:autoSpaceDN w:val="0"/>
        <w:adjustRightInd w:val="0"/>
        <w:ind w:left="480" w:hanging="480"/>
        <w:rPr>
          <w:noProof/>
        </w:rPr>
      </w:pPr>
      <w:r w:rsidRPr="006F00F3">
        <w:rPr>
          <w:noProof/>
        </w:rPr>
        <w:t xml:space="preserve">Rohwer RR., Hamilton JJ., Newton RJ., McMahon KD. 2018. TaxAss: Leveraging a Custom Freshwater Database Achieves Fine-Scale Taxonomic Resolution. </w:t>
      </w:r>
      <w:r w:rsidRPr="006F00F3">
        <w:rPr>
          <w:i/>
          <w:iCs/>
          <w:noProof/>
        </w:rPr>
        <w:t>mSphere</w:t>
      </w:r>
      <w:r w:rsidRPr="006F00F3">
        <w:rPr>
          <w:noProof/>
        </w:rPr>
        <w:t xml:space="preserve"> 3. DOI: 10.1128/mSphere.00327-18.</w:t>
      </w:r>
    </w:p>
    <w:p w:rsidR="006F00F3" w:rsidRPr="006F00F3" w:rsidRDefault="006F00F3" w:rsidP="006F00F3">
      <w:pPr>
        <w:widowControl w:val="0"/>
        <w:autoSpaceDE w:val="0"/>
        <w:autoSpaceDN w:val="0"/>
        <w:adjustRightInd w:val="0"/>
        <w:ind w:left="480" w:hanging="480"/>
        <w:rPr>
          <w:noProof/>
        </w:rPr>
      </w:pPr>
      <w:r w:rsidRPr="006F00F3">
        <w:rPr>
          <w:noProof/>
        </w:rPr>
        <w:t xml:space="preserve">Roux S., Chan LK., Egan R., Malmstrom RR., McMahon KD., Sullivan MB. 2017. Ecogenomics of virophages and their giant virus hosts assessed through time series metagenomics. </w:t>
      </w:r>
      <w:r w:rsidRPr="006F00F3">
        <w:rPr>
          <w:i/>
          <w:iCs/>
          <w:noProof/>
        </w:rPr>
        <w:t>Nature Communications</w:t>
      </w:r>
      <w:r w:rsidRPr="006F00F3">
        <w:rPr>
          <w:noProof/>
        </w:rPr>
        <w:t xml:space="preserve"> 8. DOI: 10.1038/s41467-017-01086-2.</w:t>
      </w:r>
    </w:p>
    <w:p w:rsidR="006F00F3" w:rsidRPr="006F00F3" w:rsidRDefault="006F00F3" w:rsidP="006F00F3">
      <w:pPr>
        <w:widowControl w:val="0"/>
        <w:autoSpaceDE w:val="0"/>
        <w:autoSpaceDN w:val="0"/>
        <w:adjustRightInd w:val="0"/>
        <w:ind w:left="480" w:hanging="480"/>
        <w:rPr>
          <w:noProof/>
        </w:rPr>
      </w:pPr>
      <w:r w:rsidRPr="006F00F3">
        <w:rPr>
          <w:noProof/>
        </w:rPr>
        <w:t xml:space="preserve">Salcher MM., Neuenschwander SM., Posch T., Pernthaler J. 2015. The ecology of pelagic freshwater methylotrophs assessed by a high-resolution monitoring and isolation campaign. </w:t>
      </w:r>
      <w:r w:rsidRPr="006F00F3">
        <w:rPr>
          <w:i/>
          <w:iCs/>
          <w:noProof/>
        </w:rPr>
        <w:t>The ISME Journal</w:t>
      </w:r>
      <w:r w:rsidRPr="006F00F3">
        <w:rPr>
          <w:noProof/>
        </w:rPr>
        <w:t xml:space="preserve"> 9:2442–2453. DOI: 10.1038/ismej.2015.55.</w:t>
      </w:r>
    </w:p>
    <w:p w:rsidR="006F00F3" w:rsidRPr="006F00F3" w:rsidRDefault="006F00F3" w:rsidP="006F00F3">
      <w:pPr>
        <w:widowControl w:val="0"/>
        <w:autoSpaceDE w:val="0"/>
        <w:autoSpaceDN w:val="0"/>
        <w:adjustRightInd w:val="0"/>
        <w:ind w:left="480" w:hanging="480"/>
        <w:rPr>
          <w:noProof/>
        </w:rPr>
      </w:pPr>
      <w:r w:rsidRPr="006F00F3">
        <w:rPr>
          <w:noProof/>
        </w:rPr>
        <w:t xml:space="preserve">Salcher MM., Posch T., Pernthaler J. 2013. In situ substrate preferences of abundant bacterioplankton populations in a prealpine freshwater lake. </w:t>
      </w:r>
      <w:r w:rsidRPr="006F00F3">
        <w:rPr>
          <w:i/>
          <w:iCs/>
          <w:noProof/>
        </w:rPr>
        <w:t>The ISME Journal</w:t>
      </w:r>
      <w:r w:rsidRPr="006F00F3">
        <w:rPr>
          <w:noProof/>
        </w:rPr>
        <w:t xml:space="preserve"> 7:896–907. DOI: 10.1038/ismej.2012.162.</w:t>
      </w:r>
    </w:p>
    <w:p w:rsidR="006F00F3" w:rsidRPr="006F00F3" w:rsidRDefault="006F00F3" w:rsidP="006F00F3">
      <w:pPr>
        <w:widowControl w:val="0"/>
        <w:autoSpaceDE w:val="0"/>
        <w:autoSpaceDN w:val="0"/>
        <w:adjustRightInd w:val="0"/>
        <w:ind w:left="480" w:hanging="480"/>
        <w:rPr>
          <w:noProof/>
        </w:rPr>
      </w:pPr>
      <w:r w:rsidRPr="006F00F3">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6F00F3">
        <w:rPr>
          <w:i/>
          <w:iCs/>
          <w:noProof/>
        </w:rPr>
        <w:t>Applied and Environmental Microbiology</w:t>
      </w:r>
      <w:r w:rsidRPr="006F00F3">
        <w:rPr>
          <w:noProof/>
        </w:rPr>
        <w:t xml:space="preserve"> 75:7537–7541. DOI: 10.1128/AEM.01541-09.</w:t>
      </w:r>
    </w:p>
    <w:p w:rsidR="006F00F3" w:rsidRPr="006F00F3" w:rsidRDefault="006F00F3" w:rsidP="006F00F3">
      <w:pPr>
        <w:widowControl w:val="0"/>
        <w:autoSpaceDE w:val="0"/>
        <w:autoSpaceDN w:val="0"/>
        <w:adjustRightInd w:val="0"/>
        <w:ind w:left="480" w:hanging="480"/>
        <w:rPr>
          <w:noProof/>
        </w:rPr>
      </w:pPr>
      <w:r w:rsidRPr="006F00F3">
        <w:rPr>
          <w:noProof/>
        </w:rPr>
        <w:t xml:space="preserve">Seitzinger S., Harrison JA., Böhlke JK., Bouwman AF., Lowrance R., Peterson B., Tobias C., Drecht G Van. 2006. DENITRIFICATION ACROSS LANDSCAPES AND WATERSCAPES: A SYNTHESIS. </w:t>
      </w:r>
      <w:r w:rsidRPr="006F00F3">
        <w:rPr>
          <w:i/>
          <w:iCs/>
          <w:noProof/>
        </w:rPr>
        <w:t>Ecological Applications</w:t>
      </w:r>
      <w:r w:rsidRPr="006F00F3">
        <w:rPr>
          <w:noProof/>
        </w:rPr>
        <w:t xml:space="preserve"> 16:2064–2090. DOI: 10.1890/1051-0761(2006)016[2064:DALAWA]2.0.CO;2.</w:t>
      </w:r>
    </w:p>
    <w:p w:rsidR="006F00F3" w:rsidRPr="006F00F3" w:rsidRDefault="006F00F3" w:rsidP="006F00F3">
      <w:pPr>
        <w:widowControl w:val="0"/>
        <w:autoSpaceDE w:val="0"/>
        <w:autoSpaceDN w:val="0"/>
        <w:adjustRightInd w:val="0"/>
        <w:ind w:left="480" w:hanging="480"/>
        <w:rPr>
          <w:noProof/>
        </w:rPr>
      </w:pPr>
      <w:r w:rsidRPr="006F00F3">
        <w:rPr>
          <w:noProof/>
        </w:rPr>
        <w:t xml:space="preserve">Shade A., Kent AD., Jones SE., Newton RJ., Triplett EW., McMahon KD. 2007. Interannual dynamics and phenology of bacterial communities in a eutrophic lake. </w:t>
      </w:r>
      <w:r w:rsidRPr="006F00F3">
        <w:rPr>
          <w:i/>
          <w:iCs/>
          <w:noProof/>
        </w:rPr>
        <w:t>Limnology and Oceanography</w:t>
      </w:r>
      <w:r w:rsidRPr="006F00F3">
        <w:rPr>
          <w:noProof/>
        </w:rPr>
        <w:t xml:space="preserve"> 52:487–494. DOI: 10.4319/lo.2007.52.2.0487.</w:t>
      </w:r>
    </w:p>
    <w:p w:rsidR="006F00F3" w:rsidRPr="006F00F3" w:rsidRDefault="006F00F3" w:rsidP="006F00F3">
      <w:pPr>
        <w:widowControl w:val="0"/>
        <w:autoSpaceDE w:val="0"/>
        <w:autoSpaceDN w:val="0"/>
        <w:adjustRightInd w:val="0"/>
        <w:ind w:left="480" w:hanging="480"/>
        <w:rPr>
          <w:noProof/>
        </w:rPr>
      </w:pPr>
      <w:r w:rsidRPr="006F00F3">
        <w:rPr>
          <w:noProof/>
        </w:rPr>
        <w:t xml:space="preserve">Smith VH. 2003. Eutrophication of freshwater and coastal marine ecosystems a global problem. </w:t>
      </w:r>
      <w:r w:rsidRPr="006F00F3">
        <w:rPr>
          <w:i/>
          <w:iCs/>
          <w:noProof/>
        </w:rPr>
        <w:t>Environmental Science and Pollution Research</w:t>
      </w:r>
      <w:r w:rsidRPr="006F00F3">
        <w:rPr>
          <w:noProof/>
        </w:rPr>
        <w:t xml:space="preserve"> 10:126–139. DOI: 10.1065/espr2002.12.142.</w:t>
      </w:r>
    </w:p>
    <w:p w:rsidR="006F00F3" w:rsidRPr="006F00F3" w:rsidRDefault="006F00F3" w:rsidP="006F00F3">
      <w:pPr>
        <w:widowControl w:val="0"/>
        <w:autoSpaceDE w:val="0"/>
        <w:autoSpaceDN w:val="0"/>
        <w:adjustRightInd w:val="0"/>
        <w:ind w:left="480" w:hanging="480"/>
        <w:rPr>
          <w:noProof/>
        </w:rPr>
      </w:pPr>
      <w:r w:rsidRPr="006F00F3">
        <w:rPr>
          <w:noProof/>
        </w:rPr>
        <w:t xml:space="preserve">Sommer DD., Delcher AL., Salzberg SL., Pop M. 2007. Minimus: a fast, lightweight genome assembler. </w:t>
      </w:r>
      <w:r w:rsidRPr="006F00F3">
        <w:rPr>
          <w:i/>
          <w:iCs/>
          <w:noProof/>
        </w:rPr>
        <w:t>BMC Bioinformatics</w:t>
      </w:r>
      <w:r w:rsidRPr="006F00F3">
        <w:rPr>
          <w:noProof/>
        </w:rPr>
        <w:t xml:space="preserve"> 8:64. DOI: 10.1186/1471-2105-8-64.</w:t>
      </w:r>
    </w:p>
    <w:p w:rsidR="006F00F3" w:rsidRPr="006F00F3" w:rsidRDefault="006F00F3" w:rsidP="006F00F3">
      <w:pPr>
        <w:widowControl w:val="0"/>
        <w:autoSpaceDE w:val="0"/>
        <w:autoSpaceDN w:val="0"/>
        <w:adjustRightInd w:val="0"/>
        <w:ind w:left="480" w:hanging="480"/>
        <w:rPr>
          <w:noProof/>
        </w:rPr>
      </w:pPr>
      <w:r w:rsidRPr="006F00F3">
        <w:rPr>
          <w:noProof/>
        </w:rPr>
        <w:t xml:space="preserve">Tang KH., Blankenship RE. 2010. Both forward and reverse TCA cycles operate in green sulfur bacteria. </w:t>
      </w:r>
      <w:r w:rsidRPr="006F00F3">
        <w:rPr>
          <w:i/>
          <w:iCs/>
          <w:noProof/>
        </w:rPr>
        <w:t>Journal of Biological Chemistry</w:t>
      </w:r>
      <w:r w:rsidRPr="006F00F3">
        <w:rPr>
          <w:noProof/>
        </w:rPr>
        <w:t xml:space="preserve"> 285:35848–35854. DOI: 10.1074/jbc.M110.157834.</w:t>
      </w:r>
    </w:p>
    <w:p w:rsidR="006F00F3" w:rsidRPr="006F00F3" w:rsidRDefault="006F00F3" w:rsidP="006F00F3">
      <w:pPr>
        <w:widowControl w:val="0"/>
        <w:autoSpaceDE w:val="0"/>
        <w:autoSpaceDN w:val="0"/>
        <w:adjustRightInd w:val="0"/>
        <w:ind w:left="480" w:hanging="480"/>
        <w:rPr>
          <w:noProof/>
        </w:rPr>
      </w:pPr>
      <w:r w:rsidRPr="006F00F3">
        <w:rPr>
          <w:noProof/>
        </w:rPr>
        <w:t xml:space="preserve">Varghese NJ., Mukherjee S., Ivanova N., Konstantinidis KT., Mavrommatis K., Kyrpides NC., Pati A. 2015. Microbial species delineation using whole genome sequences. </w:t>
      </w:r>
      <w:r w:rsidRPr="006F00F3">
        <w:rPr>
          <w:i/>
          <w:iCs/>
          <w:noProof/>
        </w:rPr>
        <w:t>Nucleic Acids Research</w:t>
      </w:r>
      <w:r w:rsidRPr="006F00F3">
        <w:rPr>
          <w:noProof/>
        </w:rPr>
        <w:t xml:space="preserve"> 43:gkv657-. DOI: 10.1093/nar/gkv657.</w:t>
      </w:r>
    </w:p>
    <w:p w:rsidR="006F00F3" w:rsidRPr="006F00F3" w:rsidRDefault="006F00F3" w:rsidP="006F00F3">
      <w:pPr>
        <w:widowControl w:val="0"/>
        <w:autoSpaceDE w:val="0"/>
        <w:autoSpaceDN w:val="0"/>
        <w:adjustRightInd w:val="0"/>
        <w:ind w:left="480" w:hanging="480"/>
        <w:rPr>
          <w:noProof/>
        </w:rPr>
      </w:pPr>
      <w:r w:rsidRPr="006F00F3">
        <w:rPr>
          <w:noProof/>
        </w:rPr>
        <w:t xml:space="preserve">Williamson CE., Dodds W., Kratz TK., Palmer MA. 2008. Lakes and streams as sentinels of environmental change in terrestrial and atmospheric processes. </w:t>
      </w:r>
      <w:r w:rsidRPr="006F00F3">
        <w:rPr>
          <w:i/>
          <w:iCs/>
          <w:noProof/>
        </w:rPr>
        <w:t>Frontiers in Ecology and the Environment</w:t>
      </w:r>
      <w:r w:rsidRPr="006F00F3">
        <w:rPr>
          <w:noProof/>
        </w:rPr>
        <w:t xml:space="preserve"> 6:247–254. DOI: 10.1890/070140.</w:t>
      </w:r>
    </w:p>
    <w:p w:rsidR="006F00F3" w:rsidRPr="006F00F3" w:rsidRDefault="006F00F3" w:rsidP="006F00F3">
      <w:pPr>
        <w:widowControl w:val="0"/>
        <w:autoSpaceDE w:val="0"/>
        <w:autoSpaceDN w:val="0"/>
        <w:adjustRightInd w:val="0"/>
        <w:ind w:left="480" w:hanging="480"/>
        <w:rPr>
          <w:noProof/>
        </w:rPr>
      </w:pPr>
      <w:r w:rsidRPr="006F00F3">
        <w:rPr>
          <w:noProof/>
        </w:rPr>
        <w:t xml:space="preserve">Zhang H., Yohe T., Huang L., Entwistle S., Wu P., Yang Z., Busk PK., Xu Y., Yin Y. 2018. </w:t>
      </w:r>
      <w:r w:rsidRPr="006F00F3">
        <w:rPr>
          <w:noProof/>
        </w:rPr>
        <w:lastRenderedPageBreak/>
        <w:t xml:space="preserve">dbCAN2: a meta server for automated carbohydrate-active enzyme annotation. </w:t>
      </w:r>
      <w:r w:rsidRPr="006F00F3">
        <w:rPr>
          <w:i/>
          <w:iCs/>
          <w:noProof/>
        </w:rPr>
        <w:t>Nucleic Acids Research</w:t>
      </w:r>
      <w:r w:rsidRPr="006F00F3">
        <w:rPr>
          <w:noProof/>
        </w:rPr>
        <w:t xml:space="preserve"> 46:W95–W101. DOI: 10.1093/nar/gky418.</w:t>
      </w:r>
    </w:p>
    <w:p w:rsidR="008853A5" w:rsidRDefault="008E64BD" w:rsidP="006F00F3">
      <w:pPr>
        <w:widowControl w:val="0"/>
        <w:autoSpaceDE w:val="0"/>
        <w:autoSpaceDN w:val="0"/>
        <w:adjustRightInd w:val="0"/>
        <w:ind w:left="480" w:hanging="480"/>
      </w:pPr>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7414" w:rsidRDefault="00557414" w:rsidP="00426301">
      <w:r>
        <w:separator/>
      </w:r>
    </w:p>
  </w:endnote>
  <w:endnote w:type="continuationSeparator" w:id="0">
    <w:p w:rsidR="00557414" w:rsidRDefault="00557414"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10615" w:rsidRDefault="00210615">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10615" w:rsidRDefault="00210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7414" w:rsidRDefault="00557414" w:rsidP="00426301">
      <w:r>
        <w:separator/>
      </w:r>
    </w:p>
  </w:footnote>
  <w:footnote w:type="continuationSeparator" w:id="0">
    <w:p w:rsidR="00557414" w:rsidRDefault="00557414"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25EB1"/>
    <w:rsid w:val="00046BFF"/>
    <w:rsid w:val="0005062F"/>
    <w:rsid w:val="000640AD"/>
    <w:rsid w:val="000818CE"/>
    <w:rsid w:val="0008274E"/>
    <w:rsid w:val="00082B90"/>
    <w:rsid w:val="00087969"/>
    <w:rsid w:val="00087FC0"/>
    <w:rsid w:val="00091D2B"/>
    <w:rsid w:val="000F405C"/>
    <w:rsid w:val="000F4EDF"/>
    <w:rsid w:val="00107294"/>
    <w:rsid w:val="00132032"/>
    <w:rsid w:val="001359E8"/>
    <w:rsid w:val="00142B1E"/>
    <w:rsid w:val="00166966"/>
    <w:rsid w:val="00180B02"/>
    <w:rsid w:val="00197DC8"/>
    <w:rsid w:val="001B167B"/>
    <w:rsid w:val="001B22A7"/>
    <w:rsid w:val="001B35EB"/>
    <w:rsid w:val="001C2988"/>
    <w:rsid w:val="001D1459"/>
    <w:rsid w:val="001D2345"/>
    <w:rsid w:val="001F4332"/>
    <w:rsid w:val="00204AC0"/>
    <w:rsid w:val="00210615"/>
    <w:rsid w:val="00251DEA"/>
    <w:rsid w:val="00256028"/>
    <w:rsid w:val="00280E6F"/>
    <w:rsid w:val="00292634"/>
    <w:rsid w:val="00295464"/>
    <w:rsid w:val="00297B75"/>
    <w:rsid w:val="002C4D58"/>
    <w:rsid w:val="002D0511"/>
    <w:rsid w:val="002D18F2"/>
    <w:rsid w:val="002E05D5"/>
    <w:rsid w:val="002F5B40"/>
    <w:rsid w:val="00326033"/>
    <w:rsid w:val="00367EC1"/>
    <w:rsid w:val="00395B94"/>
    <w:rsid w:val="003A1F5F"/>
    <w:rsid w:val="003A3EAC"/>
    <w:rsid w:val="003C46E1"/>
    <w:rsid w:val="003C7C82"/>
    <w:rsid w:val="003D102A"/>
    <w:rsid w:val="003D1D4E"/>
    <w:rsid w:val="003D2AF1"/>
    <w:rsid w:val="003F0487"/>
    <w:rsid w:val="00402428"/>
    <w:rsid w:val="00412BD0"/>
    <w:rsid w:val="00420BB0"/>
    <w:rsid w:val="00426301"/>
    <w:rsid w:val="004339D2"/>
    <w:rsid w:val="00443746"/>
    <w:rsid w:val="00450D88"/>
    <w:rsid w:val="00470237"/>
    <w:rsid w:val="0047621E"/>
    <w:rsid w:val="00481E13"/>
    <w:rsid w:val="004929C6"/>
    <w:rsid w:val="00495B23"/>
    <w:rsid w:val="004B181C"/>
    <w:rsid w:val="004B4153"/>
    <w:rsid w:val="004B56AB"/>
    <w:rsid w:val="004C37A3"/>
    <w:rsid w:val="004C3850"/>
    <w:rsid w:val="004D4F24"/>
    <w:rsid w:val="004E1C58"/>
    <w:rsid w:val="004F0285"/>
    <w:rsid w:val="004F46CA"/>
    <w:rsid w:val="004F4FB8"/>
    <w:rsid w:val="00513FF7"/>
    <w:rsid w:val="00522F81"/>
    <w:rsid w:val="005555E0"/>
    <w:rsid w:val="00557414"/>
    <w:rsid w:val="00564BB8"/>
    <w:rsid w:val="005828EF"/>
    <w:rsid w:val="005A48DD"/>
    <w:rsid w:val="005B0399"/>
    <w:rsid w:val="005C6758"/>
    <w:rsid w:val="005D0472"/>
    <w:rsid w:val="005D2D21"/>
    <w:rsid w:val="005E0A41"/>
    <w:rsid w:val="005F1EC7"/>
    <w:rsid w:val="005F572D"/>
    <w:rsid w:val="00613B0C"/>
    <w:rsid w:val="00622EC1"/>
    <w:rsid w:val="00641BC1"/>
    <w:rsid w:val="00647D2F"/>
    <w:rsid w:val="006618AC"/>
    <w:rsid w:val="00664070"/>
    <w:rsid w:val="00664D25"/>
    <w:rsid w:val="00670A2E"/>
    <w:rsid w:val="00674A96"/>
    <w:rsid w:val="0069102D"/>
    <w:rsid w:val="00695D3E"/>
    <w:rsid w:val="00696017"/>
    <w:rsid w:val="006D0CF5"/>
    <w:rsid w:val="006E2BB8"/>
    <w:rsid w:val="006F00F3"/>
    <w:rsid w:val="00702D24"/>
    <w:rsid w:val="00706F18"/>
    <w:rsid w:val="00714C07"/>
    <w:rsid w:val="00715556"/>
    <w:rsid w:val="00720388"/>
    <w:rsid w:val="00731EB3"/>
    <w:rsid w:val="00735D96"/>
    <w:rsid w:val="0074129B"/>
    <w:rsid w:val="00751BEC"/>
    <w:rsid w:val="00751D88"/>
    <w:rsid w:val="00762C09"/>
    <w:rsid w:val="007679FC"/>
    <w:rsid w:val="00770B63"/>
    <w:rsid w:val="00772537"/>
    <w:rsid w:val="00797487"/>
    <w:rsid w:val="007B251F"/>
    <w:rsid w:val="007B75B0"/>
    <w:rsid w:val="007D5CAE"/>
    <w:rsid w:val="007E5EBC"/>
    <w:rsid w:val="007E6641"/>
    <w:rsid w:val="007E786E"/>
    <w:rsid w:val="008002E4"/>
    <w:rsid w:val="00803A2E"/>
    <w:rsid w:val="00810B52"/>
    <w:rsid w:val="00811232"/>
    <w:rsid w:val="0081130A"/>
    <w:rsid w:val="0082115A"/>
    <w:rsid w:val="00823BEA"/>
    <w:rsid w:val="00825EF9"/>
    <w:rsid w:val="00832F7B"/>
    <w:rsid w:val="00842DE0"/>
    <w:rsid w:val="00862FC8"/>
    <w:rsid w:val="00873AF2"/>
    <w:rsid w:val="00876143"/>
    <w:rsid w:val="008853A5"/>
    <w:rsid w:val="00892F88"/>
    <w:rsid w:val="00893C86"/>
    <w:rsid w:val="008C05EA"/>
    <w:rsid w:val="008C1648"/>
    <w:rsid w:val="008C29DF"/>
    <w:rsid w:val="008D12A9"/>
    <w:rsid w:val="008E64BD"/>
    <w:rsid w:val="008F3E06"/>
    <w:rsid w:val="008F74E5"/>
    <w:rsid w:val="009077A1"/>
    <w:rsid w:val="009115A6"/>
    <w:rsid w:val="00911D03"/>
    <w:rsid w:val="00927BFD"/>
    <w:rsid w:val="00931E14"/>
    <w:rsid w:val="00933DA9"/>
    <w:rsid w:val="00936094"/>
    <w:rsid w:val="009549D4"/>
    <w:rsid w:val="00972BFC"/>
    <w:rsid w:val="009770A7"/>
    <w:rsid w:val="00987566"/>
    <w:rsid w:val="0099227E"/>
    <w:rsid w:val="00992786"/>
    <w:rsid w:val="009A3C29"/>
    <w:rsid w:val="009D38A1"/>
    <w:rsid w:val="009E1F39"/>
    <w:rsid w:val="009E6A17"/>
    <w:rsid w:val="00A10669"/>
    <w:rsid w:val="00A15AC4"/>
    <w:rsid w:val="00A33EF6"/>
    <w:rsid w:val="00A46658"/>
    <w:rsid w:val="00A572C8"/>
    <w:rsid w:val="00A649C9"/>
    <w:rsid w:val="00A76DFA"/>
    <w:rsid w:val="00A87224"/>
    <w:rsid w:val="00A917DD"/>
    <w:rsid w:val="00AA5B67"/>
    <w:rsid w:val="00AB5EA3"/>
    <w:rsid w:val="00AC3224"/>
    <w:rsid w:val="00AD71F6"/>
    <w:rsid w:val="00AD7709"/>
    <w:rsid w:val="00AE1032"/>
    <w:rsid w:val="00B05AB8"/>
    <w:rsid w:val="00B32BF2"/>
    <w:rsid w:val="00B353E1"/>
    <w:rsid w:val="00B41AF7"/>
    <w:rsid w:val="00B44E2D"/>
    <w:rsid w:val="00B47A76"/>
    <w:rsid w:val="00B5094B"/>
    <w:rsid w:val="00B54087"/>
    <w:rsid w:val="00B5553F"/>
    <w:rsid w:val="00B73579"/>
    <w:rsid w:val="00B844B8"/>
    <w:rsid w:val="00B849E7"/>
    <w:rsid w:val="00B913AB"/>
    <w:rsid w:val="00BA4CB8"/>
    <w:rsid w:val="00BD58CD"/>
    <w:rsid w:val="00BE7E33"/>
    <w:rsid w:val="00BF2DF6"/>
    <w:rsid w:val="00C136D4"/>
    <w:rsid w:val="00C14ABA"/>
    <w:rsid w:val="00C160CB"/>
    <w:rsid w:val="00C17572"/>
    <w:rsid w:val="00C25D9B"/>
    <w:rsid w:val="00C46A39"/>
    <w:rsid w:val="00C50BFC"/>
    <w:rsid w:val="00C53B5C"/>
    <w:rsid w:val="00C60627"/>
    <w:rsid w:val="00C66CEF"/>
    <w:rsid w:val="00C70A26"/>
    <w:rsid w:val="00C72B55"/>
    <w:rsid w:val="00C74C9F"/>
    <w:rsid w:val="00C854FD"/>
    <w:rsid w:val="00C92784"/>
    <w:rsid w:val="00C9735A"/>
    <w:rsid w:val="00CA5281"/>
    <w:rsid w:val="00CB1D81"/>
    <w:rsid w:val="00CB4C7D"/>
    <w:rsid w:val="00CB7A65"/>
    <w:rsid w:val="00CC48A4"/>
    <w:rsid w:val="00CC5549"/>
    <w:rsid w:val="00CD60E6"/>
    <w:rsid w:val="00CD6E86"/>
    <w:rsid w:val="00CD78E2"/>
    <w:rsid w:val="00CE56F8"/>
    <w:rsid w:val="00D04A5D"/>
    <w:rsid w:val="00D05772"/>
    <w:rsid w:val="00D115FB"/>
    <w:rsid w:val="00D17260"/>
    <w:rsid w:val="00D345B4"/>
    <w:rsid w:val="00D43F04"/>
    <w:rsid w:val="00D66DE0"/>
    <w:rsid w:val="00D81AA1"/>
    <w:rsid w:val="00D90E70"/>
    <w:rsid w:val="00DB1002"/>
    <w:rsid w:val="00DB387B"/>
    <w:rsid w:val="00DC019D"/>
    <w:rsid w:val="00DC3B2C"/>
    <w:rsid w:val="00DC5F61"/>
    <w:rsid w:val="00DE23D2"/>
    <w:rsid w:val="00DE2F1A"/>
    <w:rsid w:val="00DE614B"/>
    <w:rsid w:val="00DF28FD"/>
    <w:rsid w:val="00E013C5"/>
    <w:rsid w:val="00E067DC"/>
    <w:rsid w:val="00E140EB"/>
    <w:rsid w:val="00E240CC"/>
    <w:rsid w:val="00E5221C"/>
    <w:rsid w:val="00E55A24"/>
    <w:rsid w:val="00E60449"/>
    <w:rsid w:val="00E84246"/>
    <w:rsid w:val="00E94C82"/>
    <w:rsid w:val="00E94C90"/>
    <w:rsid w:val="00EC0B3F"/>
    <w:rsid w:val="00ED08EA"/>
    <w:rsid w:val="00EE19EF"/>
    <w:rsid w:val="00EE7138"/>
    <w:rsid w:val="00F02C6D"/>
    <w:rsid w:val="00F433E3"/>
    <w:rsid w:val="00F46B90"/>
    <w:rsid w:val="00F57759"/>
    <w:rsid w:val="00F806B6"/>
    <w:rsid w:val="00F82001"/>
    <w:rsid w:val="00F83FAD"/>
    <w:rsid w:val="00F851C8"/>
    <w:rsid w:val="00F8701D"/>
    <w:rsid w:val="00F90674"/>
    <w:rsid w:val="00F91AC0"/>
    <w:rsid w:val="00F95A52"/>
    <w:rsid w:val="00F9672B"/>
    <w:rsid w:val="00FC1461"/>
    <w:rsid w:val="00FD6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1294D"/>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90EE00-D7A8-7942-ABDF-4C86B3AB4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30</Pages>
  <Words>44529</Words>
  <Characters>253816</Characters>
  <Application>Microsoft Office Word</Application>
  <DocSecurity>0</DocSecurity>
  <Lines>2115</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41</cp:revision>
  <dcterms:created xsi:type="dcterms:W3CDTF">2018-09-11T21:51:00Z</dcterms:created>
  <dcterms:modified xsi:type="dcterms:W3CDTF">2018-10-22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